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5D5F27" w14:textId="77777777" w:rsidR="00542922" w:rsidRDefault="00542922">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542922" w14:paraId="5C183826" w14:textId="77777777">
        <w:tc>
          <w:tcPr>
            <w:tcW w:w="9085" w:type="dxa"/>
          </w:tcPr>
          <w:p w14:paraId="23181A7C" w14:textId="77777777" w:rsidR="00542922" w:rsidRDefault="00572751">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w:t>
            </w:r>
            <w:proofErr w:type="spellStart"/>
            <w:r>
              <w:rPr>
                <w:rFonts w:ascii="Matura MT Script Capitals" w:eastAsia="Matura MT Script Capitals" w:hAnsi="Matura MT Script Capitals" w:cs="Matura MT Script Capitals"/>
                <w:sz w:val="32"/>
                <w:szCs w:val="32"/>
              </w:rPr>
              <w:t>Musannif</w:t>
            </w:r>
            <w:proofErr w:type="spellEnd"/>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6EBCCD2D" w14:textId="77777777" w:rsidR="00542922" w:rsidRDefault="00572751">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w:t>
            </w:r>
            <w:proofErr w:type="spellStart"/>
            <w:r>
              <w:rPr>
                <w:rFonts w:ascii="EB Garamond" w:eastAsia="EB Garamond" w:hAnsi="EB Garamond" w:cs="EB Garamond"/>
                <w:sz w:val="22"/>
                <w:szCs w:val="22"/>
              </w:rPr>
              <w:t>Musannif</w:t>
            </w:r>
            <w:proofErr w:type="spellEnd"/>
            <w:r>
              <w:rPr>
                <w:rFonts w:ascii="EB Garamond" w:eastAsia="EB Garamond" w:hAnsi="EB Garamond" w:cs="EB Garamond"/>
                <w:sz w:val="22"/>
                <w:szCs w:val="22"/>
              </w:rPr>
              <w:t xml:space="preserve">: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282EECF0" w14:textId="77777777" w:rsidR="00542922" w:rsidRDefault="00000000">
      <w:pPr>
        <w:spacing w:before="60"/>
        <w:ind w:left="0" w:right="1032" w:hanging="2"/>
        <w:jc w:val="right"/>
        <w:rPr>
          <w:rFonts w:ascii="Lucida Bright" w:eastAsia="Lucida Bright" w:hAnsi="Lucida Bright" w:cs="Lucida Bright"/>
          <w:sz w:val="16"/>
          <w:szCs w:val="16"/>
        </w:rPr>
      </w:pPr>
      <w:hyperlink r:id="rId9">
        <w:r w:rsidR="00572751">
          <w:rPr>
            <w:rFonts w:ascii="Lucida Bright" w:eastAsia="Lucida Bright" w:hAnsi="Lucida Bright" w:cs="Lucida Bright"/>
            <w:color w:val="000000"/>
            <w:sz w:val="16"/>
            <w:szCs w:val="16"/>
          </w:rPr>
          <w:t>https://jurnal.mtsddicilellang.sch.id/index.php/al-musannif</w:t>
        </w:r>
      </w:hyperlink>
    </w:p>
    <w:p w14:paraId="2B447294" w14:textId="77777777" w:rsidR="00542922" w:rsidRDefault="00542922">
      <w:pPr>
        <w:ind w:left="1" w:hanging="3"/>
        <w:jc w:val="center"/>
        <w:rPr>
          <w:color w:val="000000"/>
          <w:sz w:val="28"/>
          <w:szCs w:val="28"/>
        </w:rPr>
      </w:pPr>
    </w:p>
    <w:p w14:paraId="7BEC64DD" w14:textId="3E5B5A89" w:rsidR="00542922" w:rsidRDefault="00E31D4B">
      <w:pPr>
        <w:ind w:left="1" w:hanging="3"/>
        <w:jc w:val="center"/>
        <w:rPr>
          <w:b/>
          <w:color w:val="000000"/>
          <w:sz w:val="28"/>
          <w:szCs w:val="28"/>
          <w:lang w:val="id-ID"/>
        </w:rPr>
      </w:pPr>
      <w:r>
        <w:rPr>
          <w:b/>
          <w:color w:val="000000"/>
          <w:sz w:val="28"/>
          <w:szCs w:val="28"/>
          <w:lang w:val="id-ID"/>
        </w:rPr>
        <w:t xml:space="preserve">Implementasi Metode Mind Mapping Sebagai Upaya Mengembangkan Berpikir Kritis Siswa Dalam Pembelajaran SKI </w:t>
      </w:r>
    </w:p>
    <w:p w14:paraId="20AFB93E" w14:textId="77777777" w:rsidR="007D4B36" w:rsidRDefault="007D4B36">
      <w:pPr>
        <w:ind w:left="1" w:hanging="3"/>
        <w:jc w:val="center"/>
        <w:rPr>
          <w:b/>
          <w:color w:val="000000"/>
          <w:sz w:val="28"/>
          <w:szCs w:val="28"/>
          <w:lang w:val="id-ID"/>
        </w:rPr>
      </w:pPr>
    </w:p>
    <w:p w14:paraId="06F7A974" w14:textId="55A7B734" w:rsidR="007D4B36" w:rsidRPr="007D4B36" w:rsidRDefault="007D4B36">
      <w:pPr>
        <w:ind w:left="1" w:hanging="3"/>
        <w:jc w:val="center"/>
        <w:rPr>
          <w:b/>
          <w:bCs/>
          <w:i/>
          <w:iCs/>
          <w:color w:val="000000"/>
          <w:sz w:val="28"/>
          <w:szCs w:val="28"/>
          <w:lang w:val="id-ID"/>
        </w:rPr>
      </w:pPr>
      <w:r w:rsidRPr="007D4B36">
        <w:rPr>
          <w:b/>
          <w:bCs/>
          <w:i/>
          <w:iCs/>
          <w:color w:val="000000"/>
          <w:sz w:val="28"/>
          <w:szCs w:val="28"/>
          <w:lang w:val="id-ID"/>
        </w:rPr>
        <w:t>Implementation of the Mind Mapping Method as an Effort to Develop Students' Critical Thinking in SKI Learning</w:t>
      </w:r>
    </w:p>
    <w:p w14:paraId="36E66EF7" w14:textId="77777777" w:rsidR="00542922" w:rsidRPr="007D4B36" w:rsidRDefault="00542922">
      <w:pPr>
        <w:ind w:left="0" w:hanging="2"/>
        <w:jc w:val="center"/>
        <w:rPr>
          <w:b/>
          <w:bCs/>
          <w:i/>
          <w:iCs/>
          <w:color w:val="000000"/>
        </w:rPr>
      </w:pPr>
    </w:p>
    <w:p w14:paraId="10236684" w14:textId="1BF2FB8B" w:rsidR="00542922" w:rsidRDefault="00815ACA" w:rsidP="005C6AA7">
      <w:pPr>
        <w:ind w:left="0" w:hanging="2"/>
        <w:jc w:val="center"/>
        <w:rPr>
          <w:color w:val="000000"/>
          <w:sz w:val="22"/>
          <w:szCs w:val="22"/>
        </w:rPr>
      </w:pPr>
      <w:bookmarkStart w:id="0" w:name="_heading=h.30j0zll" w:colFirst="0" w:colLast="0"/>
      <w:bookmarkEnd w:id="0"/>
      <w:r>
        <w:rPr>
          <w:b/>
          <w:color w:val="000000"/>
          <w:sz w:val="22"/>
          <w:szCs w:val="22"/>
          <w:lang w:val="id-ID"/>
        </w:rPr>
        <w:t xml:space="preserve">Amelia </w:t>
      </w:r>
      <w:r w:rsidRPr="005C6AA7">
        <w:rPr>
          <w:b/>
          <w:color w:val="000000"/>
          <w:sz w:val="22"/>
          <w:szCs w:val="22"/>
          <w:lang w:val="id-ID"/>
        </w:rPr>
        <w:t>Mufarrohah</w:t>
      </w:r>
      <w:r w:rsidR="00572751" w:rsidRPr="005C6AA7">
        <w:rPr>
          <w:b/>
          <w:color w:val="000000"/>
          <w:sz w:val="22"/>
          <w:szCs w:val="22"/>
          <w:vertAlign w:val="superscript"/>
        </w:rPr>
        <w:t>1</w:t>
      </w:r>
      <w:r w:rsidR="00572751">
        <w:rPr>
          <w:b/>
          <w:color w:val="000000"/>
          <w:sz w:val="22"/>
          <w:szCs w:val="22"/>
        </w:rPr>
        <w:t xml:space="preserve">, </w:t>
      </w:r>
      <w:r>
        <w:rPr>
          <w:b/>
          <w:color w:val="000000"/>
          <w:sz w:val="22"/>
          <w:szCs w:val="22"/>
          <w:lang w:val="id-ID"/>
        </w:rPr>
        <w:t>Farid Khoeroni</w:t>
      </w:r>
      <w:r w:rsidR="00572751">
        <w:rPr>
          <w:b/>
          <w:color w:val="000000"/>
          <w:sz w:val="22"/>
          <w:szCs w:val="22"/>
          <w:vertAlign w:val="superscript"/>
        </w:rPr>
        <w:t>2</w:t>
      </w:r>
    </w:p>
    <w:p w14:paraId="437B7F31" w14:textId="07CA7E41" w:rsidR="00542922" w:rsidRDefault="005C6AA7" w:rsidP="005C6AA7">
      <w:pPr>
        <w:ind w:left="0" w:hanging="2"/>
        <w:jc w:val="center"/>
        <w:rPr>
          <w:color w:val="000000"/>
          <w:sz w:val="20"/>
          <w:szCs w:val="20"/>
        </w:rPr>
      </w:pPr>
      <w:r>
        <w:rPr>
          <w:color w:val="000000"/>
          <w:sz w:val="20"/>
          <w:szCs w:val="20"/>
          <w:lang w:val="id-ID"/>
        </w:rPr>
        <w:t xml:space="preserve">Fakultas Tarbiyah, </w:t>
      </w:r>
      <w:r w:rsidR="00BA3F8F">
        <w:rPr>
          <w:color w:val="000000"/>
          <w:sz w:val="20"/>
          <w:szCs w:val="20"/>
          <w:lang w:val="id-ID"/>
        </w:rPr>
        <w:t>Universitas Islam Negeri Kudus</w:t>
      </w:r>
      <w:r>
        <w:rPr>
          <w:color w:val="000000"/>
          <w:sz w:val="20"/>
          <w:szCs w:val="20"/>
          <w:lang w:val="id-ID"/>
        </w:rPr>
        <w:t xml:space="preserve">, Indonesia  </w:t>
      </w:r>
    </w:p>
    <w:p w14:paraId="73CB6545" w14:textId="77777777" w:rsidR="00542922" w:rsidRDefault="00542922">
      <w:pPr>
        <w:ind w:left="0" w:hanging="2"/>
        <w:jc w:val="center"/>
        <w:rPr>
          <w:color w:val="000000"/>
          <w:sz w:val="20"/>
          <w:szCs w:val="20"/>
        </w:rPr>
      </w:pPr>
    </w:p>
    <w:tbl>
      <w:tblPr>
        <w:tblStyle w:val="a0"/>
        <w:tblW w:w="9210"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58"/>
        <w:gridCol w:w="5752"/>
      </w:tblGrid>
      <w:tr w:rsidR="00542922" w14:paraId="7ECF9B2F" w14:textId="77777777" w:rsidTr="00AC52D7">
        <w:trPr>
          <w:trHeight w:val="6052"/>
        </w:trPr>
        <w:tc>
          <w:tcPr>
            <w:tcW w:w="3458" w:type="dxa"/>
          </w:tcPr>
          <w:p w14:paraId="5CF90C8A" w14:textId="77777777" w:rsidR="00542922" w:rsidRDefault="00572751">
            <w:pPr>
              <w:ind w:left="0" w:hanging="2"/>
              <w:rPr>
                <w:color w:val="000000"/>
                <w:sz w:val="20"/>
                <w:szCs w:val="20"/>
              </w:rPr>
            </w:pPr>
            <w:r>
              <w:rPr>
                <w:b/>
                <w:color w:val="000000"/>
                <w:sz w:val="20"/>
                <w:szCs w:val="20"/>
              </w:rPr>
              <w:t xml:space="preserve">Article History: </w:t>
            </w:r>
          </w:p>
          <w:p w14:paraId="5962E95E" w14:textId="77777777" w:rsidR="00542922" w:rsidRDefault="00572751">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429F8FD1" w14:textId="77777777" w:rsidR="00542922" w:rsidRDefault="00572751">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7E5D2881" w14:textId="77777777" w:rsidR="00542922" w:rsidRDefault="00572751">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56E7C610" w14:textId="77777777" w:rsidR="00542922" w:rsidRDefault="00572751">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14A62E8E" w14:textId="77777777" w:rsidR="00542922" w:rsidRDefault="00542922">
            <w:pPr>
              <w:ind w:left="0" w:hanging="2"/>
              <w:rPr>
                <w:color w:val="000000"/>
                <w:sz w:val="20"/>
                <w:szCs w:val="20"/>
              </w:rPr>
            </w:pPr>
          </w:p>
          <w:p w14:paraId="39E8A6AF" w14:textId="77777777" w:rsidR="00542922" w:rsidRDefault="00572751">
            <w:pPr>
              <w:ind w:left="0" w:hanging="2"/>
              <w:rPr>
                <w:color w:val="000000"/>
                <w:sz w:val="20"/>
                <w:szCs w:val="20"/>
              </w:rPr>
            </w:pPr>
            <w:r>
              <w:rPr>
                <w:b/>
                <w:i/>
                <w:color w:val="000000"/>
                <w:sz w:val="20"/>
                <w:szCs w:val="20"/>
              </w:rPr>
              <w:t>Address:</w:t>
            </w:r>
          </w:p>
          <w:p w14:paraId="2D4F5A4C" w14:textId="0080DBA1" w:rsidR="00542922" w:rsidRDefault="00572751" w:rsidP="00AC52D7">
            <w:pPr>
              <w:ind w:left="0" w:hanging="2"/>
              <w:rPr>
                <w:color w:val="000000"/>
                <w:sz w:val="20"/>
                <w:szCs w:val="20"/>
              </w:rPr>
            </w:pPr>
            <w:r>
              <w:rPr>
                <w:color w:val="000000"/>
                <w:sz w:val="20"/>
                <w:szCs w:val="20"/>
              </w:rPr>
              <w:t xml:space="preserve">Jl. </w:t>
            </w:r>
            <w:r w:rsidR="00AC52D7">
              <w:rPr>
                <w:color w:val="000000"/>
                <w:sz w:val="20"/>
                <w:szCs w:val="20"/>
                <w:lang w:val="id-ID"/>
              </w:rPr>
              <w:t>Conge</w:t>
            </w:r>
            <w:r>
              <w:rPr>
                <w:color w:val="000000"/>
                <w:sz w:val="20"/>
                <w:szCs w:val="20"/>
              </w:rPr>
              <w:t>,</w:t>
            </w:r>
            <w:r w:rsidR="00AC52D7">
              <w:rPr>
                <w:color w:val="000000"/>
                <w:sz w:val="20"/>
                <w:szCs w:val="20"/>
                <w:lang w:val="id-ID"/>
              </w:rPr>
              <w:t xml:space="preserve"> Ngembalrejo,</w:t>
            </w:r>
            <w:r>
              <w:rPr>
                <w:color w:val="000000"/>
                <w:sz w:val="20"/>
                <w:szCs w:val="20"/>
              </w:rPr>
              <w:t xml:space="preserve"> </w:t>
            </w:r>
            <w:r w:rsidR="00AC52D7">
              <w:rPr>
                <w:color w:val="000000"/>
                <w:sz w:val="20"/>
                <w:szCs w:val="20"/>
                <w:lang w:val="id-ID"/>
              </w:rPr>
              <w:t>Bae, Kudus, Jawa Tengah, Indonesia 59322</w:t>
            </w:r>
          </w:p>
          <w:p w14:paraId="5847DD77" w14:textId="77777777" w:rsidR="00542922" w:rsidRDefault="00572751">
            <w:pPr>
              <w:ind w:left="0" w:hanging="2"/>
              <w:rPr>
                <w:color w:val="000000"/>
                <w:sz w:val="20"/>
                <w:szCs w:val="20"/>
              </w:rPr>
            </w:pPr>
            <w:r>
              <w:rPr>
                <w:b/>
                <w:i/>
                <w:color w:val="000000"/>
                <w:sz w:val="20"/>
                <w:szCs w:val="20"/>
              </w:rPr>
              <w:t>Email:</w:t>
            </w:r>
          </w:p>
          <w:p w14:paraId="5807FF7C" w14:textId="6C8603F8" w:rsidR="00542922" w:rsidRPr="00C025A8" w:rsidRDefault="00000000">
            <w:pPr>
              <w:ind w:left="0" w:hanging="2"/>
              <w:rPr>
                <w:sz w:val="20"/>
                <w:szCs w:val="20"/>
                <w:lang w:val="id-ID"/>
              </w:rPr>
            </w:pPr>
            <w:hyperlink r:id="rId10" w:history="1">
              <w:r w:rsidR="00C025A8" w:rsidRPr="00C025A8">
                <w:rPr>
                  <w:rStyle w:val="Hyperlink"/>
                  <w:sz w:val="20"/>
                  <w:szCs w:val="20"/>
                  <w:lang w:val="id-ID"/>
                </w:rPr>
                <w:t>ameliamufa@ms.iainkudus.ac.id</w:t>
              </w:r>
            </w:hyperlink>
          </w:p>
          <w:p w14:paraId="55A56540" w14:textId="61CB0FAA" w:rsidR="00AC52D7" w:rsidRDefault="00000000" w:rsidP="00C025A8">
            <w:pPr>
              <w:ind w:leftChars="0" w:left="0" w:firstLineChars="0" w:firstLine="0"/>
              <w:rPr>
                <w:rStyle w:val="Hyperlink"/>
                <w:sz w:val="20"/>
                <w:szCs w:val="20"/>
                <w:lang w:val="id-ID"/>
              </w:rPr>
            </w:pPr>
            <w:hyperlink r:id="rId11" w:history="1">
              <w:r w:rsidR="00C025A8" w:rsidRPr="00DB4CC7">
                <w:rPr>
                  <w:rStyle w:val="Hyperlink"/>
                  <w:sz w:val="20"/>
                  <w:szCs w:val="20"/>
                  <w:lang w:val="id-ID"/>
                </w:rPr>
                <w:t>faridkhoeroni@iainkudus.ac.id</w:t>
              </w:r>
            </w:hyperlink>
          </w:p>
          <w:p w14:paraId="50271583" w14:textId="77777777" w:rsidR="00C025A8" w:rsidRDefault="00C025A8">
            <w:pPr>
              <w:ind w:left="0" w:hanging="2"/>
              <w:rPr>
                <w:color w:val="000000"/>
                <w:sz w:val="20"/>
                <w:szCs w:val="20"/>
                <w:lang w:val="id-ID"/>
              </w:rPr>
            </w:pPr>
          </w:p>
          <w:p w14:paraId="2378D93A" w14:textId="77777777" w:rsidR="00AC52D7" w:rsidRPr="007D4B36" w:rsidRDefault="00AC52D7">
            <w:pPr>
              <w:ind w:left="0" w:hanging="2"/>
              <w:rPr>
                <w:color w:val="000000"/>
                <w:sz w:val="20"/>
                <w:szCs w:val="20"/>
                <w:lang w:val="id-ID"/>
              </w:rPr>
            </w:pPr>
          </w:p>
          <w:p w14:paraId="45E12F68" w14:textId="77777777" w:rsidR="00542922" w:rsidRDefault="00542922">
            <w:pPr>
              <w:ind w:left="0" w:hanging="2"/>
              <w:rPr>
                <w:color w:val="000000"/>
                <w:sz w:val="20"/>
                <w:szCs w:val="20"/>
              </w:rPr>
            </w:pPr>
          </w:p>
          <w:p w14:paraId="5D7C2806" w14:textId="719388C5" w:rsidR="00542922" w:rsidRPr="005C6AA7" w:rsidRDefault="005C6AA7" w:rsidP="00C25170">
            <w:pPr>
              <w:spacing w:before="100" w:beforeAutospacing="1" w:after="100" w:afterAutospacing="1" w:line="240" w:lineRule="auto"/>
              <w:ind w:leftChars="0" w:firstLineChars="0" w:hanging="2"/>
              <w:jc w:val="both"/>
              <w:textDirection w:val="lrTb"/>
              <w:textAlignment w:val="auto"/>
              <w:outlineLvl w:val="9"/>
              <w:rPr>
                <w:color w:val="000000"/>
                <w:sz w:val="20"/>
                <w:szCs w:val="20"/>
                <w:lang w:val="en-ID"/>
              </w:rPr>
            </w:pPr>
            <w:r w:rsidRPr="00123278">
              <w:rPr>
                <w:b/>
                <w:bCs/>
                <w:position w:val="0"/>
                <w:sz w:val="20"/>
                <w:szCs w:val="20"/>
                <w:lang w:val="en-ID" w:eastAsia="zh-CN"/>
              </w:rPr>
              <w:t>Keywords</w:t>
            </w:r>
            <w:r w:rsidRPr="00123278">
              <w:rPr>
                <w:position w:val="0"/>
                <w:sz w:val="20"/>
                <w:szCs w:val="20"/>
                <w:lang w:val="en-ID" w:eastAsia="zh-CN"/>
              </w:rPr>
              <w:t xml:space="preserve">: </w:t>
            </w:r>
            <w:r w:rsidR="00AC52D7" w:rsidRPr="0025331A">
              <w:rPr>
                <w:i/>
                <w:iCs/>
                <w:position w:val="0"/>
                <w:sz w:val="20"/>
                <w:szCs w:val="20"/>
                <w:lang w:val="id-ID" w:eastAsia="zh-CN"/>
              </w:rPr>
              <w:t xml:space="preserve">critical thingking, </w:t>
            </w:r>
            <w:r w:rsidRPr="0025331A">
              <w:rPr>
                <w:i/>
                <w:iCs/>
                <w:position w:val="0"/>
                <w:sz w:val="20"/>
                <w:szCs w:val="20"/>
                <w:lang w:val="en-ID" w:eastAsia="zh-CN"/>
              </w:rPr>
              <w:t>mind mapping, SKI learning</w:t>
            </w:r>
          </w:p>
        </w:tc>
        <w:tc>
          <w:tcPr>
            <w:tcW w:w="5752" w:type="dxa"/>
          </w:tcPr>
          <w:p w14:paraId="7158C7BA" w14:textId="77777777" w:rsidR="00123278" w:rsidRDefault="00572751" w:rsidP="00123278">
            <w:pPr>
              <w:spacing w:line="240" w:lineRule="auto"/>
              <w:ind w:left="0" w:hanging="2"/>
              <w:jc w:val="both"/>
              <w:rPr>
                <w:color w:val="000000"/>
                <w:sz w:val="20"/>
                <w:szCs w:val="20"/>
              </w:rPr>
            </w:pPr>
            <w:r w:rsidRPr="00123278">
              <w:rPr>
                <w:b/>
                <w:color w:val="000000"/>
                <w:sz w:val="20"/>
                <w:szCs w:val="20"/>
              </w:rPr>
              <w:t>Abstract:</w:t>
            </w:r>
          </w:p>
          <w:p w14:paraId="66B5A156" w14:textId="6D766049" w:rsidR="00123278" w:rsidRPr="00123278" w:rsidRDefault="00123278" w:rsidP="00123278">
            <w:pPr>
              <w:spacing w:line="240" w:lineRule="auto"/>
              <w:ind w:left="0" w:hanging="2"/>
              <w:jc w:val="both"/>
              <w:rPr>
                <w:color w:val="000000"/>
                <w:sz w:val="20"/>
                <w:szCs w:val="20"/>
              </w:rPr>
            </w:pPr>
            <w:r w:rsidRPr="00123278">
              <w:rPr>
                <w:position w:val="0"/>
                <w:sz w:val="20"/>
                <w:szCs w:val="20"/>
                <w:lang w:val="en-ID" w:eastAsia="zh-CN"/>
              </w:rPr>
              <w:t xml:space="preserve">This study investigates the implementation of the mind mapping method in Islamic Cultural History (SKI) learning as a strategy to enhance students' critical thinking skills in MTs </w:t>
            </w:r>
            <w:proofErr w:type="spellStart"/>
            <w:r w:rsidRPr="00123278">
              <w:rPr>
                <w:position w:val="0"/>
                <w:sz w:val="20"/>
                <w:szCs w:val="20"/>
                <w:lang w:val="en-ID" w:eastAsia="zh-CN"/>
              </w:rPr>
              <w:t>Mu’allimat</w:t>
            </w:r>
            <w:proofErr w:type="spellEnd"/>
            <w:r w:rsidRPr="00123278">
              <w:rPr>
                <w:position w:val="0"/>
                <w:sz w:val="20"/>
                <w:szCs w:val="20"/>
                <w:lang w:val="en-ID" w:eastAsia="zh-CN"/>
              </w:rPr>
              <w:t xml:space="preserve"> NU Kudus. The background of this research lies in the challenges of SKI learning that is often perceived as monotonous and focuses only on past narratives, resulting in low student engagement and critical thinking development. The study aims to describe how mind mapping supports higher-order thinking skills, particularly at the cognitive levels of </w:t>
            </w:r>
            <w:proofErr w:type="spellStart"/>
            <w:r w:rsidRPr="00123278">
              <w:rPr>
                <w:position w:val="0"/>
                <w:sz w:val="20"/>
                <w:szCs w:val="20"/>
                <w:lang w:val="en-ID" w:eastAsia="zh-CN"/>
              </w:rPr>
              <w:t>analyzing</w:t>
            </w:r>
            <w:proofErr w:type="spellEnd"/>
            <w:r w:rsidRPr="00123278">
              <w:rPr>
                <w:position w:val="0"/>
                <w:sz w:val="20"/>
                <w:szCs w:val="20"/>
                <w:lang w:val="en-ID" w:eastAsia="zh-CN"/>
              </w:rPr>
              <w:t xml:space="preserve"> (C4), evaluating (C5), and creating (C6) based on Bloom’s revised taxonomy. A qualitative phenomenological approach was used, involving SKI teachers and seventh-grade students as informants. Data were collected through classroom observations, interviews, and document analysis. The results show that mind mapping facilitates the organization of historical content, improves student participation, and strengthens their ability to connect, </w:t>
            </w:r>
            <w:proofErr w:type="spellStart"/>
            <w:r w:rsidRPr="00123278">
              <w:rPr>
                <w:position w:val="0"/>
                <w:sz w:val="20"/>
                <w:szCs w:val="20"/>
                <w:lang w:val="en-ID" w:eastAsia="zh-CN"/>
              </w:rPr>
              <w:t>analyze</w:t>
            </w:r>
            <w:proofErr w:type="spellEnd"/>
            <w:r w:rsidRPr="00123278">
              <w:rPr>
                <w:position w:val="0"/>
                <w:sz w:val="20"/>
                <w:szCs w:val="20"/>
                <w:lang w:val="en-ID" w:eastAsia="zh-CN"/>
              </w:rPr>
              <w:t>, and synthesize information visually and reflectively. Supporting factors include student motivation, teacher guidance, and access to learning resources. However, constraints such as limited time, diverse student characteristics, and complex material content remain challenges. This research implies that innovative methods like mind mapping need to be supported with proper teacher training and institutional backing to foster meaningful and critical SKI learning experiences.</w:t>
            </w:r>
          </w:p>
          <w:p w14:paraId="1FE30DE3" w14:textId="77777777" w:rsidR="005C6AA7" w:rsidRDefault="005C6AA7" w:rsidP="005C6AA7">
            <w:pPr>
              <w:spacing w:before="100" w:beforeAutospacing="1" w:after="100" w:afterAutospacing="1" w:line="240" w:lineRule="auto"/>
              <w:ind w:leftChars="0" w:left="0" w:firstLineChars="0" w:firstLine="0"/>
              <w:jc w:val="both"/>
              <w:textDirection w:val="lrTb"/>
              <w:textAlignment w:val="auto"/>
              <w:outlineLvl w:val="9"/>
              <w:rPr>
                <w:b/>
                <w:bCs/>
                <w:position w:val="0"/>
                <w:sz w:val="20"/>
                <w:szCs w:val="20"/>
                <w:lang w:val="en-ID" w:eastAsia="zh-CN"/>
              </w:rPr>
            </w:pPr>
          </w:p>
          <w:p w14:paraId="4A031EC3" w14:textId="77777777" w:rsidR="005C6AA7" w:rsidRPr="00123278" w:rsidRDefault="005C6AA7" w:rsidP="005C6AA7">
            <w:pPr>
              <w:spacing w:before="100" w:beforeAutospacing="1" w:after="100" w:afterAutospacing="1" w:line="240" w:lineRule="auto"/>
              <w:ind w:leftChars="0" w:left="0" w:firstLineChars="0" w:firstLine="0"/>
              <w:jc w:val="both"/>
              <w:textDirection w:val="lrTb"/>
              <w:textAlignment w:val="auto"/>
              <w:outlineLvl w:val="9"/>
              <w:rPr>
                <w:position w:val="0"/>
                <w:sz w:val="20"/>
                <w:szCs w:val="20"/>
                <w:lang w:val="en-ID" w:eastAsia="zh-CN"/>
              </w:rPr>
            </w:pPr>
          </w:p>
          <w:p w14:paraId="64B49546" w14:textId="50018E1C" w:rsidR="00542922" w:rsidRDefault="00572751" w:rsidP="00123278">
            <w:pPr>
              <w:spacing w:line="240" w:lineRule="auto"/>
              <w:ind w:left="0" w:right="-98" w:hanging="2"/>
              <w:jc w:val="both"/>
              <w:rPr>
                <w:color w:val="000000"/>
                <w:sz w:val="20"/>
                <w:szCs w:val="20"/>
              </w:rPr>
            </w:pPr>
            <w:r>
              <w:rPr>
                <w:color w:val="000000"/>
                <w:sz w:val="20"/>
                <w:szCs w:val="20"/>
              </w:rPr>
              <w:t>.</w:t>
            </w:r>
          </w:p>
        </w:tc>
      </w:tr>
    </w:tbl>
    <w:p w14:paraId="7D814478" w14:textId="77777777" w:rsidR="00542922" w:rsidRDefault="00542922">
      <w:pPr>
        <w:ind w:left="0" w:hanging="2"/>
        <w:jc w:val="center"/>
      </w:pPr>
    </w:p>
    <w:p w14:paraId="7734DEDD" w14:textId="0D8E710B" w:rsidR="000E6B0B" w:rsidRPr="0099014B" w:rsidRDefault="00572751" w:rsidP="0099014B">
      <w:pPr>
        <w:tabs>
          <w:tab w:val="left" w:pos="340"/>
        </w:tabs>
        <w:spacing w:line="276" w:lineRule="auto"/>
        <w:ind w:left="0" w:hanging="2"/>
      </w:pPr>
      <w:bookmarkStart w:id="1" w:name="_Hlk198284482"/>
      <w:r>
        <w:rPr>
          <w:b/>
          <w:smallCaps/>
        </w:rPr>
        <w:t>PENDAHULUAN</w:t>
      </w:r>
    </w:p>
    <w:p w14:paraId="6575DFCC" w14:textId="1D76D662" w:rsidR="004D6614" w:rsidRDefault="0022316B" w:rsidP="00AC52D7">
      <w:pPr>
        <w:spacing w:line="276" w:lineRule="auto"/>
        <w:ind w:leftChars="0" w:left="0" w:firstLineChars="0" w:firstLine="720"/>
        <w:jc w:val="both"/>
        <w:rPr>
          <w:noProof/>
          <w:lang w:val="id-ID"/>
        </w:rPr>
      </w:pPr>
      <w:bookmarkStart w:id="2" w:name="_Hlk196987484"/>
      <w:r w:rsidRPr="0022316B">
        <w:rPr>
          <w:noProof/>
          <w:lang w:val="id-ID"/>
        </w:rPr>
        <w:t>Pendidikan mempunyai dampak yang penting terhadap kehidupan karena memungkinkan kita untuk memaksimalkan potensi siswa</w:t>
      </w:r>
      <w:r w:rsidR="00D5511A">
        <w:rPr>
          <w:noProof/>
          <w:lang w:val="id-ID"/>
        </w:rPr>
        <w:t xml:space="preserve">, baik dari segi pegetahuan maupun </w:t>
      </w:r>
      <w:r w:rsidR="00D5511A">
        <w:rPr>
          <w:noProof/>
          <w:lang w:val="id-ID"/>
        </w:rPr>
        <w:lastRenderedPageBreak/>
        <w:t xml:space="preserve">moral. </w:t>
      </w:r>
      <w:r w:rsidR="005F5F3A" w:rsidRPr="00F0539E">
        <w:rPr>
          <w:noProof/>
          <w:lang w:val="id-ID"/>
        </w:rPr>
        <w:fldChar w:fldCharType="begin"/>
      </w:r>
      <w:r w:rsidR="005F5F3A" w:rsidRPr="00F0539E">
        <w:rPr>
          <w:noProof/>
          <w:lang w:val="id-ID"/>
        </w:rPr>
        <w:instrText xml:space="preserve"> ADDIN ZOTERO_ITEM CSL_CITATION {"citationID":"3ParqjpS","properties":{"formattedCitation":"(Ramadhani dan Farhurohman 2024)","plainCitation":"(Ramadhani dan Farhurohman 2024)","noteIndex":0},"citationItems":[{"id":104,"uris":["http://zotero.org/users/local/Ea8efOW0/items/7PQYK66Z"],"itemData":{"id":104,"type":"article-journal","abstract":"Education is a very important role in this life, because through education we can obtain knowledge that has value and benefits. Science can be defined as knowledge obtained through the learning process, while education is the process used to obtain this knowledge.","language":"id","page":"18793","source":"Zotero","title":"Pengaruh Kemampuan Berpikir Kritis terhadap Model Pembelajaran Problem Based Learning di Sekolah Dasar","volume":"8","author":[{"family":"Ramadhani","given":"Nadira Novia"},{"family":"Farhurohman","given":"Oman"}],"issued":{"date-parts":[["2024"]]}}}],"schema":"https://github.com/citation-style-language/schema/raw/master/csl-citation.json"} </w:instrText>
      </w:r>
      <w:r w:rsidR="005F5F3A" w:rsidRPr="00F0539E">
        <w:rPr>
          <w:noProof/>
          <w:lang w:val="id-ID"/>
        </w:rPr>
        <w:fldChar w:fldCharType="separate"/>
      </w:r>
      <w:r w:rsidR="005F5F3A" w:rsidRPr="00F0539E">
        <w:rPr>
          <w:noProof/>
          <w:lang w:val="id-ID"/>
        </w:rPr>
        <w:t>(Ramadhani dan Farhurohman 2024)</w:t>
      </w:r>
      <w:r w:rsidR="005F5F3A" w:rsidRPr="00F0539E">
        <w:rPr>
          <w:noProof/>
          <w:lang w:val="id-ID"/>
        </w:rPr>
        <w:fldChar w:fldCharType="end"/>
      </w:r>
      <w:r w:rsidR="00AD04C1" w:rsidRPr="00F0539E">
        <w:rPr>
          <w:noProof/>
          <w:lang w:val="id-ID"/>
        </w:rPr>
        <w:t>.</w:t>
      </w:r>
      <w:r w:rsidR="000E6B0B" w:rsidRPr="00F0539E">
        <w:rPr>
          <w:noProof/>
          <w:lang w:val="id-ID"/>
        </w:rPr>
        <w:t xml:space="preserve"> </w:t>
      </w:r>
      <w:r w:rsidR="00D5511A">
        <w:rPr>
          <w:noProof/>
          <w:lang w:val="id-ID"/>
        </w:rPr>
        <w:t xml:space="preserve"> </w:t>
      </w:r>
      <w:r w:rsidR="00177EB0" w:rsidRPr="00177EB0">
        <w:rPr>
          <w:noProof/>
          <w:lang w:val="id-ID"/>
        </w:rPr>
        <w:t xml:space="preserve">Pendidikan adalah usaha sadar dan terencana untuk mewujudkan lingkungan belajar dan proses pembelajaran agar </w:t>
      </w:r>
      <w:r w:rsidR="00FC6278">
        <w:rPr>
          <w:noProof/>
          <w:lang w:val="id-ID"/>
        </w:rPr>
        <w:t xml:space="preserve">siswa </w:t>
      </w:r>
      <w:r w:rsidR="00177EB0" w:rsidRPr="00177EB0">
        <w:rPr>
          <w:noProof/>
          <w:lang w:val="id-ID"/>
        </w:rPr>
        <w:t xml:space="preserve">secara aktif mengembangkan potensi dirinya, termasuk kecerdasan dan akhlak mulia, sebagaimana tercantum dalam Pasal 1 Undang-Undang Republik Indonesia Nomor 20 Tahun 2003 tentang Sistem Pendidikan Nasional. </w:t>
      </w:r>
      <w:r w:rsidR="00D5511A">
        <w:rPr>
          <w:noProof/>
          <w:lang w:val="id-ID"/>
        </w:rPr>
        <w:fldChar w:fldCharType="begin"/>
      </w:r>
      <w:r w:rsidR="00D5511A">
        <w:rPr>
          <w:noProof/>
          <w:lang w:val="id-ID"/>
        </w:rPr>
        <w:instrText xml:space="preserve"> ADDIN ZOTERO_ITEM CSL_CITATION {"citationID":"2cdssLMX","properties":{"formattedCitation":"(Tambun, Sirait, dan Simamora 2020)","plainCitation":"(Tambun, Sirait, dan Simamora 2020)","noteIndex":0},"citationItems":[{"id":108,"uris":["http://zotero.org/users/local/Ea8efOW0/items/AQ2FJSFE"],"itemData":{"id":108,"type":"article-journal","abstract":"Education is an important issue and issue that the nation and the state of Indonesian are facing this time. Besides being important, being able to experience education is also a right for everyone. Lack of education in Indonesia can be seen in the Date Release of the Education For All (EFA) Global Monitoring Report 2011: Education Development Index wich UNESCO. Indonesia in year 2011 is 0,934 value is what puts Indonesia at posision 69 of 127 countries in the world. the causes could be the result of this lack of special attention to the aducation of the country to a greater extent in areas that really need the attention of both the regional and the central goverments and not escape from the role of parents and families in not obstructing an increased education.","issue":"01","language":"id","source":"Zotero","title":"ANALISIS UNDANG-UNDANG NOMOR 20 TAHUN 2003 TENTANG SISTEM PENDIDIKAN NASIONAL MENCAKUP BAB IV PASAL 5 MENGENAI HAK DAN KEWAJIBAN WARGA NEGARA, ORANG TUA DAN PEMERINTAH","volume":"01","author":[{"family":"Tambun","given":"Sara Indah Elisabet"},{"family":"Sirait","given":"Goncalwes"},{"family":"Simamora","given":"Janpatar"}],"issued":{"date-parts":[["2020"]]}}}],"schema":"https://github.com/citation-style-language/schema/raw/master/csl-citation.json"} </w:instrText>
      </w:r>
      <w:r w:rsidR="00D5511A">
        <w:rPr>
          <w:noProof/>
          <w:lang w:val="id-ID"/>
        </w:rPr>
        <w:fldChar w:fldCharType="separate"/>
      </w:r>
      <w:r w:rsidR="00D5511A" w:rsidRPr="009D058D">
        <w:rPr>
          <w:lang w:val="id-ID"/>
        </w:rPr>
        <w:t>(Tambun, Sirait, dan Simamora 2020)</w:t>
      </w:r>
      <w:r w:rsidR="00D5511A">
        <w:rPr>
          <w:noProof/>
          <w:lang w:val="id-ID"/>
        </w:rPr>
        <w:fldChar w:fldCharType="end"/>
      </w:r>
      <w:r w:rsidR="00D5511A">
        <w:rPr>
          <w:noProof/>
          <w:lang w:val="id-ID"/>
        </w:rPr>
        <w:t>.</w:t>
      </w:r>
      <w:r w:rsidR="009D058D">
        <w:rPr>
          <w:noProof/>
          <w:lang w:val="id-ID"/>
        </w:rPr>
        <w:t xml:space="preserve"> </w:t>
      </w:r>
      <w:r w:rsidR="007C4150" w:rsidRPr="007C4150">
        <w:rPr>
          <w:lang w:val="id-ID"/>
        </w:rPr>
        <w:t>Orang dapat menemukan jati dirinya sesungguhnya melalui pendidikan</w:t>
      </w:r>
      <w:r w:rsidR="00F55B77">
        <w:rPr>
          <w:lang w:val="id-ID"/>
        </w:rPr>
        <w:t xml:space="preserve"> </w:t>
      </w:r>
      <w:r w:rsidR="009D058D">
        <w:rPr>
          <w:lang w:val="id-ID"/>
        </w:rPr>
        <w:fldChar w:fldCharType="begin"/>
      </w:r>
      <w:r w:rsidR="009D058D">
        <w:rPr>
          <w:lang w:val="id-ID"/>
        </w:rPr>
        <w:instrText xml:space="preserve"> ADDIN ZOTERO_ITEM CSL_CITATION {"citationID":"gkXlY0XP","properties":{"formattedCitation":"(Khoironi 2017)","plainCitation":"(Khoironi 2017)","noteIndex":0},"citationItems":[{"id":185,"uris":["http://zotero.org/users/local/Ea8efOW0/items/XJ7VYA6L"],"itemData":{"id":185,"type":"article-journal","abstract":"The purpose of study is to know the hoax and its impact for the community and how to counter hoax with the internalization of Islamic education. the research used is a qualitative descriptive method designed to collect information about ongoing situations. Hoax can be countered by the internalization of the value of Islamic education, technical there are two stages. First: the transformation of the value of Islamic education and the second is the applicative stage oriented to the improvement of attitudes and morals.","container-title":"QUALITY","DOI":"10.21043/quality.v5i2.3068","ISSN":"2502-8324, 2355-0333","issue":"2","journalAbbreviation":"QUALITY","language":"id","license":"http://creativecommons.org/licenses/by-sa/4.0","source":"DOI.org (Crossref)","title":"MENGCOUNTER HOAX MELALUI INTERNALISASI NILAI NILAI PENDIDIKAN ISLAM","URL":"https://journal.iainkudus.ac.id/index.php/Quality/article/view/3068","volume":"5","author":[{"family":"Khoironi","given":"Farid"}],"accessed":{"date-parts":[["2025",5,16]]},"issued":{"date-parts":[["2017",11,18]]}}}],"schema":"https://github.com/citation-style-language/schema/raw/master/csl-citation.json"} </w:instrText>
      </w:r>
      <w:r w:rsidR="009D058D">
        <w:rPr>
          <w:lang w:val="id-ID"/>
        </w:rPr>
        <w:fldChar w:fldCharType="separate"/>
      </w:r>
      <w:r w:rsidR="009D058D" w:rsidRPr="007C4150">
        <w:rPr>
          <w:lang w:val="id-ID"/>
        </w:rPr>
        <w:t>(Khoironi 2017)</w:t>
      </w:r>
      <w:r w:rsidR="009D058D">
        <w:rPr>
          <w:lang w:val="id-ID"/>
        </w:rPr>
        <w:fldChar w:fldCharType="end"/>
      </w:r>
      <w:r w:rsidR="009D058D">
        <w:rPr>
          <w:lang w:val="id-ID"/>
        </w:rPr>
        <w:t>.</w:t>
      </w:r>
      <w:r w:rsidR="00D5511A">
        <w:rPr>
          <w:noProof/>
          <w:lang w:val="id-ID"/>
        </w:rPr>
        <w:t xml:space="preserve"> Oleh karena itu, sistem pembelajaran saat ini </w:t>
      </w:r>
      <w:r w:rsidR="007C4150">
        <w:rPr>
          <w:noProof/>
          <w:lang w:val="id-ID"/>
        </w:rPr>
        <w:t xml:space="preserve">bukan hanya </w:t>
      </w:r>
      <w:r w:rsidR="001B74F0" w:rsidRPr="001B74F0">
        <w:rPr>
          <w:noProof/>
          <w:lang w:val="id-ID"/>
        </w:rPr>
        <w:t xml:space="preserve">dituntut </w:t>
      </w:r>
      <w:r w:rsidR="007C4150">
        <w:rPr>
          <w:noProof/>
          <w:lang w:val="id-ID"/>
        </w:rPr>
        <w:t>guna menyatakan</w:t>
      </w:r>
      <w:r w:rsidR="001B74F0" w:rsidRPr="001B74F0">
        <w:rPr>
          <w:noProof/>
          <w:lang w:val="id-ID"/>
        </w:rPr>
        <w:t xml:space="preserve"> informasi, tetapi juga </w:t>
      </w:r>
      <w:r w:rsidR="007C4150">
        <w:rPr>
          <w:noProof/>
          <w:lang w:val="id-ID"/>
        </w:rPr>
        <w:t>dapat membuat</w:t>
      </w:r>
      <w:r w:rsidR="001B74F0" w:rsidRPr="001B74F0">
        <w:rPr>
          <w:noProof/>
          <w:lang w:val="id-ID"/>
        </w:rPr>
        <w:t xml:space="preserve"> pola pikir analitis dan reflektif yang mendalam pada </w:t>
      </w:r>
      <w:r w:rsidR="00FC6278">
        <w:rPr>
          <w:noProof/>
          <w:lang w:val="id-ID"/>
        </w:rPr>
        <w:t>siswa</w:t>
      </w:r>
      <w:r w:rsidR="001B74F0" w:rsidRPr="001B74F0">
        <w:rPr>
          <w:noProof/>
          <w:lang w:val="id-ID"/>
        </w:rPr>
        <w:t>, salah satunya melalui pengembangan keterampilan berpikir kritis</w:t>
      </w:r>
      <w:r w:rsidR="001B74F0">
        <w:rPr>
          <w:noProof/>
          <w:lang w:val="id-ID"/>
        </w:rPr>
        <w:t xml:space="preserve">. </w:t>
      </w:r>
    </w:p>
    <w:p w14:paraId="76D951F2" w14:textId="31F222A5" w:rsidR="004D6614" w:rsidRDefault="001B74F0" w:rsidP="00AC52D7">
      <w:pPr>
        <w:spacing w:line="276" w:lineRule="auto"/>
        <w:ind w:leftChars="0" w:left="0" w:firstLineChars="0" w:firstLine="720"/>
        <w:jc w:val="both"/>
        <w:rPr>
          <w:noProof/>
          <w:lang w:val="id-ID"/>
        </w:rPr>
      </w:pPr>
      <w:r>
        <w:rPr>
          <w:noProof/>
          <w:lang w:val="id-ID"/>
        </w:rPr>
        <w:t>Dalam pengembangan ketrampilan abad ke-21,</w:t>
      </w:r>
      <w:r w:rsidR="007C4150">
        <w:rPr>
          <w:noProof/>
          <w:lang w:val="id-ID"/>
        </w:rPr>
        <w:t xml:space="preserve"> </w:t>
      </w:r>
      <w:r w:rsidR="000E6B0B" w:rsidRPr="00F0539E">
        <w:rPr>
          <w:noProof/>
          <w:lang w:val="id-ID"/>
        </w:rPr>
        <w:t>Berpikir kritis me</w:t>
      </w:r>
      <w:r>
        <w:rPr>
          <w:noProof/>
          <w:lang w:val="id-ID"/>
        </w:rPr>
        <w:t xml:space="preserve">njadi </w:t>
      </w:r>
      <w:r w:rsidR="000E6B0B" w:rsidRPr="00F0539E">
        <w:rPr>
          <w:noProof/>
          <w:lang w:val="id-ID"/>
        </w:rPr>
        <w:t xml:space="preserve"> </w:t>
      </w:r>
      <w:r w:rsidR="007C4150" w:rsidRPr="007C4150">
        <w:rPr>
          <w:noProof/>
          <w:lang w:val="id-ID"/>
        </w:rPr>
        <w:t xml:space="preserve">Salah satu kemampuan </w:t>
      </w:r>
      <w:r w:rsidR="008F21F2">
        <w:rPr>
          <w:noProof/>
          <w:lang w:val="id-ID"/>
        </w:rPr>
        <w:t>berpikir tingkat tinggi</w:t>
      </w:r>
      <w:r w:rsidR="007038CE">
        <w:rPr>
          <w:noProof/>
          <w:lang w:val="id-ID"/>
        </w:rPr>
        <w:t xml:space="preserve"> </w:t>
      </w:r>
      <w:r w:rsidR="007C4150" w:rsidRPr="007C4150">
        <w:rPr>
          <w:noProof/>
          <w:lang w:val="id-ID"/>
        </w:rPr>
        <w:t xml:space="preserve">yang dibutuhkan untuk </w:t>
      </w:r>
      <w:r w:rsidR="007038CE">
        <w:rPr>
          <w:noProof/>
          <w:lang w:val="id-ID"/>
        </w:rPr>
        <w:t xml:space="preserve">mengatasi suatu permasalaham </w:t>
      </w:r>
      <w:r>
        <w:rPr>
          <w:noProof/>
          <w:lang w:val="id-ID"/>
        </w:rPr>
        <w:t>secara kreatif dan efektif</w:t>
      </w:r>
      <w:r w:rsidR="005F5F3A" w:rsidRPr="00F0539E">
        <w:rPr>
          <w:noProof/>
          <w:lang w:val="id-ID"/>
        </w:rPr>
        <w:t xml:space="preserve"> </w:t>
      </w:r>
      <w:r w:rsidR="005F5F3A" w:rsidRPr="00F0539E">
        <w:rPr>
          <w:noProof/>
          <w:lang w:val="id-ID"/>
        </w:rPr>
        <w:fldChar w:fldCharType="begin"/>
      </w:r>
      <w:r w:rsidR="00F72E53">
        <w:rPr>
          <w:noProof/>
          <w:lang w:val="id-ID"/>
        </w:rPr>
        <w:instrText xml:space="preserve"> ADDIN ZOTERO_ITEM CSL_CITATION {"citationID":"cPwNq80R","properties":{"formattedCitation":"(Aprina, Fatmawati, dan Suhardi 2024)","plainCitation":"(Aprina, Fatmawati, dan Suhardi 2024)","noteIndex":0},"citationItems":[{"id":106,"uris":["http://zotero.org/users/local/Ea8efOW0/items/8JTFU65H"],"itemData":{"id":106,"type":"article-journal","issue":"1","language":"id","page":"981","source":"Zotero","title":"Penerapan Model Problem Based Learning Untuk Mengembangkan Keterampilan Berpikir Kritis Pada Muatan IPA Sekolah Dasar","volume":"13","author":[{"family":"Aprina","given":"Eka Anisa"},{"family":"Fatmawati","given":"Erma"},{"family":"Suhardi","given":"Andi"}],"issued":{"date-parts":[["2024"]]}}}],"schema":"https://github.com/citation-style-language/schema/raw/master/csl-citation.json"} </w:instrText>
      </w:r>
      <w:r w:rsidR="005F5F3A" w:rsidRPr="00F0539E">
        <w:rPr>
          <w:noProof/>
          <w:lang w:val="id-ID"/>
        </w:rPr>
        <w:fldChar w:fldCharType="separate"/>
      </w:r>
      <w:r w:rsidR="005F5F3A" w:rsidRPr="00F0539E">
        <w:rPr>
          <w:noProof/>
          <w:lang w:val="id-ID"/>
        </w:rPr>
        <w:t>(Aprina, Fatmawati, dan Suhardi 2024)</w:t>
      </w:r>
      <w:r w:rsidR="005F5F3A" w:rsidRPr="00F0539E">
        <w:rPr>
          <w:noProof/>
          <w:lang w:val="id-ID"/>
        </w:rPr>
        <w:fldChar w:fldCharType="end"/>
      </w:r>
      <w:r w:rsidR="000E6B0B" w:rsidRPr="00F0539E">
        <w:rPr>
          <w:noProof/>
          <w:lang w:val="id-ID"/>
        </w:rPr>
        <w:t>.</w:t>
      </w:r>
      <w:r w:rsidR="00251941" w:rsidRPr="00F0539E">
        <w:rPr>
          <w:noProof/>
          <w:lang w:val="id-ID"/>
        </w:rPr>
        <w:t xml:space="preserve"> </w:t>
      </w:r>
      <w:r>
        <w:rPr>
          <w:noProof/>
          <w:lang w:val="id-ID"/>
        </w:rPr>
        <w:t xml:space="preserve">Menurut </w:t>
      </w:r>
      <w:r w:rsidR="00205826" w:rsidRPr="00F0539E">
        <w:rPr>
          <w:noProof/>
          <w:lang w:val="id-ID"/>
        </w:rPr>
        <w:t>rumusan Anderson (Revisi Teori Bloom), Kemampuan berpikir kritis dikategorikan ke dalam ranah kognitif pada level tinggi atau HOTS. Tiga tingkatan atas dari level kognitif C4 (menganalisis), C5 (mengevaluasi), dan C6 (menciptakan)</w:t>
      </w:r>
      <w:r w:rsidR="00280644" w:rsidRPr="00F0539E">
        <w:rPr>
          <w:noProof/>
          <w:lang w:val="id-ID"/>
        </w:rPr>
        <w:t xml:space="preserve"> </w:t>
      </w:r>
      <w:r w:rsidR="00205826" w:rsidRPr="00F0539E">
        <w:rPr>
          <w:noProof/>
          <w:lang w:val="id-ID"/>
        </w:rPr>
        <w:fldChar w:fldCharType="begin"/>
      </w:r>
      <w:r w:rsidR="00280644" w:rsidRPr="00F0539E">
        <w:rPr>
          <w:noProof/>
          <w:lang w:val="id-ID"/>
        </w:rPr>
        <w:instrText xml:space="preserve"> ADDIN ZOTERO_ITEM CSL_CITATION {"citationID":"WwuVFL2e","properties":{"formattedCitation":"(Robid Jiwandono 2019)","plainCitation":"(Robid Jiwandono 2019)","noteIndex":0},"citationItems":[{"id":114,"uris":["http://zotero.org/users/local/Ea8efOW0/items/D8LJ555Y"],"itemData":{"id":114,"type":"article-journal","issue":"1","title":"Kemampuan Berpikir Kritis (Critical Thinking) Mahasiswa Semester 4 (Empat) Pada Mata Kuliah Psikolinguistik","volume":"4","author":[{"family":"Robid Jiwandono","given":"Nahnu"}],"issued":{"date-parts":[["2019"]]}}}],"schema":"https://github.com/citation-style-language/schema/raw/master/csl-citation.json"} </w:instrText>
      </w:r>
      <w:r w:rsidR="00205826" w:rsidRPr="00F0539E">
        <w:rPr>
          <w:noProof/>
          <w:lang w:val="id-ID"/>
        </w:rPr>
        <w:fldChar w:fldCharType="separate"/>
      </w:r>
      <w:r w:rsidR="00280644" w:rsidRPr="00F0539E">
        <w:rPr>
          <w:noProof/>
          <w:lang w:val="id-ID"/>
        </w:rPr>
        <w:t>(Robid Jiwandono 2019)</w:t>
      </w:r>
      <w:r w:rsidR="00205826" w:rsidRPr="00F0539E">
        <w:rPr>
          <w:noProof/>
          <w:lang w:val="id-ID"/>
        </w:rPr>
        <w:fldChar w:fldCharType="end"/>
      </w:r>
      <w:r w:rsidR="00205826" w:rsidRPr="00F0539E">
        <w:rPr>
          <w:noProof/>
          <w:lang w:val="id-ID"/>
        </w:rPr>
        <w:t xml:space="preserve">. Pada </w:t>
      </w:r>
      <w:r w:rsidR="00325A38">
        <w:rPr>
          <w:noProof/>
          <w:lang w:val="id-ID"/>
        </w:rPr>
        <w:t>level</w:t>
      </w:r>
      <w:r w:rsidR="00205826" w:rsidRPr="00F0539E">
        <w:rPr>
          <w:noProof/>
          <w:lang w:val="id-ID"/>
        </w:rPr>
        <w:t xml:space="preserve"> ini, </w:t>
      </w:r>
      <w:r w:rsidR="00FC6278">
        <w:rPr>
          <w:noProof/>
          <w:lang w:val="id-ID"/>
        </w:rPr>
        <w:t xml:space="preserve">siswa </w:t>
      </w:r>
      <w:r w:rsidR="00205826" w:rsidRPr="00F0539E">
        <w:rPr>
          <w:noProof/>
          <w:lang w:val="id-ID"/>
        </w:rPr>
        <w:t>tidak hanya meng</w:t>
      </w:r>
      <w:r w:rsidR="0021213D">
        <w:rPr>
          <w:noProof/>
          <w:lang w:val="id-ID"/>
        </w:rPr>
        <w:t>ingat</w:t>
      </w:r>
      <w:r w:rsidR="00205826" w:rsidRPr="00F0539E">
        <w:rPr>
          <w:noProof/>
          <w:lang w:val="id-ID"/>
        </w:rPr>
        <w:t xml:space="preserve"> dan memahami informasi, namun juga dapat menguraikan, membandingkan, menilai, serta mengembangkan ide-ide baru dari pengetahuan yang dimiliki. Kemampuan inilah yang sangat dibutuhkan dalam proses pembelajaran</w:t>
      </w:r>
      <w:r w:rsidR="007038CE">
        <w:rPr>
          <w:noProof/>
          <w:lang w:val="id-ID"/>
        </w:rPr>
        <w:t xml:space="preserve"> k</w:t>
      </w:r>
      <w:r w:rsidR="00205826" w:rsidRPr="00F0539E">
        <w:rPr>
          <w:noProof/>
          <w:lang w:val="id-ID"/>
        </w:rPr>
        <w:t>hususnya dalam m</w:t>
      </w:r>
      <w:r w:rsidR="007038CE">
        <w:rPr>
          <w:noProof/>
          <w:lang w:val="id-ID"/>
        </w:rPr>
        <w:t xml:space="preserve">empelajari </w:t>
      </w:r>
      <w:r w:rsidR="00205826" w:rsidRPr="00F0539E">
        <w:rPr>
          <w:noProof/>
          <w:lang w:val="id-ID"/>
        </w:rPr>
        <w:t>Sejarah Kebudayaan Islam (SKI).</w:t>
      </w:r>
    </w:p>
    <w:p w14:paraId="685BCBF6" w14:textId="77777777" w:rsidR="004D6614" w:rsidRDefault="001B74F0" w:rsidP="00AC52D7">
      <w:pPr>
        <w:spacing w:line="276" w:lineRule="auto"/>
        <w:ind w:leftChars="0" w:left="0" w:firstLineChars="0" w:firstLine="720"/>
        <w:jc w:val="both"/>
        <w:rPr>
          <w:noProof/>
          <w:lang w:val="id-ID"/>
        </w:rPr>
      </w:pPr>
      <w:r w:rsidRPr="001B74F0">
        <w:rPr>
          <w:noProof/>
          <w:lang w:val="id-ID"/>
        </w:rPr>
        <w:t>Namun, dalam praktiknya, pembelajaran SKI di sekolah masih menghadapi masalah utama berupa rendahnya minat belajar siswa</w:t>
      </w:r>
      <w:r w:rsidR="00325A38">
        <w:rPr>
          <w:noProof/>
          <w:lang w:val="id-ID"/>
        </w:rPr>
        <w:t xml:space="preserve"> dan terbatasnya metode pembelajaran yang efektif dalam mengembangkan ketrampilan berpikir kritis</w:t>
      </w:r>
      <w:r w:rsidR="00AA722F">
        <w:rPr>
          <w:noProof/>
          <w:lang w:val="id-ID"/>
        </w:rPr>
        <w:t>.</w:t>
      </w:r>
      <w:r w:rsidRPr="001B74F0">
        <w:rPr>
          <w:noProof/>
          <w:lang w:val="id-ID"/>
        </w:rPr>
        <w:t xml:space="preserve"> Pembelajaran SKI yang cenderung monoton dan tidak kreatif, serta stereotip yang menganggap materi SKI hanya berfokus pada kisah masa lalu, menyebabkan siswa kurang tertarik untuk mendalami pelajaran ini</w:t>
      </w:r>
      <w:r>
        <w:rPr>
          <w:noProof/>
          <w:lang w:val="id-ID"/>
        </w:rPr>
        <w:t xml:space="preserve">. </w:t>
      </w:r>
      <w:r w:rsidRPr="001B74F0">
        <w:rPr>
          <w:noProof/>
          <w:lang w:val="id-ID"/>
        </w:rPr>
        <w:t>Padahal, SKI memiliki potensi besar untuk mengasah keterampilan berpikir kritis siswa melalui analisis sejarah dan pemahaman konteks budaya Is</w:t>
      </w:r>
      <w:r w:rsidR="0066226E">
        <w:rPr>
          <w:noProof/>
          <w:lang w:val="id-ID"/>
        </w:rPr>
        <w:t>lam.</w:t>
      </w:r>
    </w:p>
    <w:p w14:paraId="325ED130" w14:textId="1BDC5CDF" w:rsidR="004D6614" w:rsidRDefault="00325A38" w:rsidP="00AC52D7">
      <w:pPr>
        <w:spacing w:line="276" w:lineRule="auto"/>
        <w:ind w:leftChars="0" w:left="0" w:firstLineChars="0" w:firstLine="720"/>
        <w:jc w:val="both"/>
        <w:rPr>
          <w:noProof/>
          <w:lang w:val="id-ID"/>
        </w:rPr>
      </w:pPr>
      <w:r>
        <w:rPr>
          <w:color w:val="000000" w:themeColor="text1"/>
          <w:lang w:val="id-ID"/>
        </w:rPr>
        <w:t xml:space="preserve">Sejumlah </w:t>
      </w:r>
      <w:r w:rsidR="004745BF">
        <w:rPr>
          <w:color w:val="000000" w:themeColor="text1"/>
          <w:lang w:val="id-ID"/>
        </w:rPr>
        <w:t>penelitian</w:t>
      </w:r>
      <w:r>
        <w:rPr>
          <w:color w:val="000000" w:themeColor="text1"/>
          <w:lang w:val="id-ID"/>
        </w:rPr>
        <w:t xml:space="preserve"> sebelumnya telah</w:t>
      </w:r>
      <w:r w:rsidR="004745BF">
        <w:rPr>
          <w:color w:val="000000" w:themeColor="text1"/>
          <w:lang w:val="id-ID"/>
        </w:rPr>
        <w:t xml:space="preserve"> menunjukkan efektivitas metode mind mapping dalam pembelajaran SKI. </w:t>
      </w:r>
      <w:r w:rsidR="001B74F0" w:rsidRPr="00607126">
        <w:rPr>
          <w:color w:val="000000" w:themeColor="text1"/>
          <w:lang w:val="id-ID"/>
        </w:rPr>
        <w:t xml:space="preserve"> </w:t>
      </w:r>
      <w:r>
        <w:rPr>
          <w:color w:val="000000" w:themeColor="text1"/>
          <w:lang w:val="id-ID"/>
        </w:rPr>
        <w:t xml:space="preserve">Misalnya, </w:t>
      </w:r>
      <w:r w:rsidR="00607126" w:rsidRPr="00607126">
        <w:rPr>
          <w:color w:val="000000" w:themeColor="text1"/>
          <w:lang w:val="id-ID"/>
        </w:rPr>
        <w:t xml:space="preserve">Penelitian </w:t>
      </w:r>
      <w:r w:rsidR="00FA27F7">
        <w:rPr>
          <w:color w:val="000000" w:themeColor="text1"/>
          <w:lang w:val="id-ID"/>
        </w:rPr>
        <w:t xml:space="preserve">oleh </w:t>
      </w:r>
      <w:r w:rsidR="00607126" w:rsidRPr="00607126">
        <w:rPr>
          <w:color w:val="000000" w:themeColor="text1"/>
          <w:lang w:val="id-ID"/>
        </w:rPr>
        <w:t>tim dosen IAIN Manado  me</w:t>
      </w:r>
      <w:r w:rsidR="007038CE">
        <w:rPr>
          <w:color w:val="000000" w:themeColor="text1"/>
          <w:lang w:val="id-ID"/>
        </w:rPr>
        <w:t xml:space="preserve">mbuktikan </w:t>
      </w:r>
      <w:r w:rsidR="00607126" w:rsidRPr="00607126">
        <w:rPr>
          <w:color w:val="000000" w:themeColor="text1"/>
          <w:lang w:val="id-ID"/>
        </w:rPr>
        <w:t xml:space="preserve"> bahwa penggunaan media mind mapping dalam pembelajaran SKI di MIN 2 Kepulauan Sangihe</w:t>
      </w:r>
      <w:r w:rsidR="00FA27F7">
        <w:rPr>
          <w:color w:val="000000" w:themeColor="text1"/>
          <w:lang w:val="id-ID"/>
        </w:rPr>
        <w:t xml:space="preserve"> efektif dalam </w:t>
      </w:r>
      <w:r w:rsidR="00607126" w:rsidRPr="00607126">
        <w:rPr>
          <w:color w:val="000000" w:themeColor="text1"/>
          <w:lang w:val="id-ID"/>
        </w:rPr>
        <w:t xml:space="preserve">meningkatkan pemahaman, keterlibatan, dan minat belajar siswa, serta membantu guru menyampaikan materi dengan lebih menarik dan sistematis </w:t>
      </w:r>
      <w:r w:rsidR="00607126" w:rsidRPr="00607126">
        <w:rPr>
          <w:color w:val="000000" w:themeColor="text1"/>
          <w:lang w:val="id-ID"/>
        </w:rPr>
        <w:fldChar w:fldCharType="begin"/>
      </w:r>
      <w:r w:rsidR="00607126" w:rsidRPr="00607126">
        <w:rPr>
          <w:color w:val="000000" w:themeColor="text1"/>
          <w:lang w:val="id-ID"/>
        </w:rPr>
        <w:instrText xml:space="preserve"> ADDIN ZOTERO_ITEM CSL_CITATION {"citationID":"88EyK63E","properties":{"formattedCitation":"(Darise dkk. 2024)","plainCitation":"(Darise dkk. 2024)","noteIndex":0},"citationItems":[{"id":120,"uris":["http://zotero.org/users/local/Ea8efOW0/items/BPC9BL6J"],"itemData":{"id":120,"type":"article-journal","abstract":"History of Islamic Culture (SKI) is a subject that must be taught at various levels of madsarah. However, until now learning Islamic Cultural History (SKI) is still considered a boring lesson. To overcome this, the service team, who are lecturers from the Faculty of Tarbiyah and Teacher Training, IAIN Manado, took the initiative to provide assistance using Mind Mapping (mind map) learning media. The Participatory Action Research (PAR) method was used in implementing this program to ensure that the approach was correct. determined to be relevant to students' needs and effective in increasing their involvement and understanding of the lesson material. The service location is at MIN 2 Sangihe Islands, North Sulawesi Province. This service activity received a positive response from students and teachers, showing that mind mapping not only helps students understand and remember the material more easily but also have a positive impact on the teacher's teaching process, especially in the Islamic Cultural History (SKI) subject.","container-title":"NYIUR-Dimas: Jurnal Ilmiah Pengabdian Kepada Masyarakat","DOI":"10.30984/nyiur.v4i2.1127","ISSN":"2963-4059","issue":"2","journalAbbreviation":"nyiur","language":"id","license":"http://creativecommons.org/licenses/by/4.0","note":"publisher: IAIN Manado","page":"58-67","source":"Crossref","title":"Pendampingan Penggunaan Media Pembelajaran Mind Mapping sebagai Solusi Mengatasi Kebosanan Siswa dalam Pembelajaran Sejarah Kebudayaan Islam (SKI) di Min 2 Kepulauan Sangihe","volume":"4","author":[{"family":"Darise","given":"Gina Nurvina"},{"family":"Mahmudah","given":"Nurul"},{"family":"Kusnan","given":"Kusnan"},{"family":"Saud","given":"Indah Wardaty"},{"family":"Jafar","given":"Gita Fajrin"},{"family":"Mokodompit","given":"Nurul Fajriani"},{"family":"Alkatiri","given":"Rahmawaty"}],"issued":{"date-parts":[["2024",12,1]]}}}],"schema":"https://github.com/citation-style-language/schema/raw/master/csl-citation.json"} </w:instrText>
      </w:r>
      <w:r w:rsidR="00607126" w:rsidRPr="00607126">
        <w:rPr>
          <w:color w:val="000000" w:themeColor="text1"/>
          <w:lang w:val="id-ID"/>
        </w:rPr>
        <w:fldChar w:fldCharType="separate"/>
      </w:r>
      <w:r w:rsidR="00607126" w:rsidRPr="00607126">
        <w:rPr>
          <w:color w:val="000000" w:themeColor="text1"/>
        </w:rPr>
        <w:t>(Darise dkk. 2024)</w:t>
      </w:r>
      <w:r w:rsidR="00607126" w:rsidRPr="00607126">
        <w:rPr>
          <w:color w:val="000000" w:themeColor="text1"/>
          <w:lang w:val="id-ID"/>
        </w:rPr>
        <w:fldChar w:fldCharType="end"/>
      </w:r>
      <w:r w:rsidR="00FA27F7">
        <w:rPr>
          <w:color w:val="000000" w:themeColor="text1"/>
          <w:lang w:val="id-ID"/>
        </w:rPr>
        <w:t xml:space="preserve">. </w:t>
      </w:r>
      <w:r w:rsidR="004745BF">
        <w:rPr>
          <w:color w:val="000000" w:themeColor="text1"/>
          <w:lang w:val="id-ID"/>
        </w:rPr>
        <w:t xml:space="preserve">Di </w:t>
      </w:r>
      <w:r w:rsidR="00FA27F7" w:rsidRPr="00FA27F7">
        <w:rPr>
          <w:color w:val="000000" w:themeColor="text1"/>
          <w:lang w:val="id-ID"/>
        </w:rPr>
        <w:t>MA Darul Hikam Mojokerto</w:t>
      </w:r>
      <w:r w:rsidR="004745BF">
        <w:rPr>
          <w:color w:val="000000" w:themeColor="text1"/>
          <w:lang w:val="id-ID"/>
        </w:rPr>
        <w:t xml:space="preserve">, metode </w:t>
      </w:r>
      <w:r>
        <w:rPr>
          <w:color w:val="000000" w:themeColor="text1"/>
          <w:lang w:val="id-ID"/>
        </w:rPr>
        <w:t xml:space="preserve">mind mapping </w:t>
      </w:r>
      <w:r w:rsidR="004745BF">
        <w:rPr>
          <w:color w:val="000000" w:themeColor="text1"/>
          <w:lang w:val="id-ID"/>
        </w:rPr>
        <w:t xml:space="preserve">ini berhasil </w:t>
      </w:r>
      <w:r w:rsidR="00FA27F7" w:rsidRPr="00FA27F7">
        <w:rPr>
          <w:color w:val="000000" w:themeColor="text1"/>
          <w:lang w:val="id-ID"/>
        </w:rPr>
        <w:t>meningkatkan kemampuan analisis siswa dalam pembelajaran SKI, dengan peningkatan nilai rata-rata dari 55,5 menjadi 85,1 setelah dua siklus PTK</w:t>
      </w:r>
      <w:r w:rsidR="00AA722F">
        <w:rPr>
          <w:color w:val="000000" w:themeColor="text1"/>
          <w:lang w:val="id-ID"/>
        </w:rPr>
        <w:t xml:space="preserve"> </w:t>
      </w:r>
      <w:r w:rsidR="00F129F7">
        <w:rPr>
          <w:color w:val="000000" w:themeColor="text1"/>
          <w:lang w:val="id-ID"/>
        </w:rPr>
        <w:fldChar w:fldCharType="begin"/>
      </w:r>
      <w:r w:rsidR="00F129F7">
        <w:rPr>
          <w:color w:val="000000" w:themeColor="text1"/>
          <w:lang w:val="id-ID"/>
        </w:rPr>
        <w:instrText xml:space="preserve"> ADDIN ZOTERO_ITEM CSL_CITATION {"citationID":"9hR0viGT","properties":{"formattedCitation":"(Anjallina dkk. 2024)","plainCitation":"(Anjallina dkk. 2024)","noteIndex":0},"citationItems":[{"id":122,"uris":["http://zotero.org/users/local/Ea8efOW0/items/SHJCTIWM"],"itemData":{"id":122,"type":"article-journal","abstract":"Education plays a strategic role in developing student potential, but challenges remain in the learning process, especially in Islamic Cultural History (SKI) subjects. This study aims to improve the analytical skills of 10th-grade students at MA Darul Hikam Mojokerto through the Mind Mapping method. The research method used was Classroom Action Research (CAR) with two cycles, involving 7 students. Data collection was conducted through observation, tests, interviews, and documentation. Research results showed a significant increase in students' analytical skills, from an average score of 55.5 in the pre-cycle to 62.8 in the first cycle, and reaching 85.1 in the second cycle. The Mind Mapping method proved effective in helping students identify, connect, and analyze historical concepts more deeply. The study concludes that Mind Mapping can be a very good learning strategy to enhance students' critical and analytical thinking skills.","container-title":"Al-Hasanah : Jurnal Pendidikan Agama Islam","DOI":"10.51729/921226","ISSN":"2774-776X, 2548-7442","issue":"2","journalAbbreviation":"al-Hasanah","language":"id","license":"http://creativecommons.org/licenses/by/4.0/","note":"publisher: STAI Pelabuhan Ratu","page":"574-588","source":"Crossref","title":"PENERAPAN METODE MIND MAPPING UNTUK MENINGKATKAN KEMAMPUAN ANALISIS SISWA PADA MATA PELAJARAN SKI","volume":"9","author":[{"family":"Anjallina","given":"Alfiyatun Nikmah"},{"family":"Gustari","given":"Evelin Diah"},{"literal":"M. Syarif"},{"family":"Isro’iyah","given":"Lailatul"}],"issued":{"date-parts":[["2024",12,31]]}}}],"schema":"https://github.com/citation-style-language/schema/raw/master/csl-citation.json"} </w:instrText>
      </w:r>
      <w:r w:rsidR="00F129F7">
        <w:rPr>
          <w:color w:val="000000" w:themeColor="text1"/>
          <w:lang w:val="id-ID"/>
        </w:rPr>
        <w:fldChar w:fldCharType="separate"/>
      </w:r>
      <w:r w:rsidR="00F129F7" w:rsidRPr="00F129F7">
        <w:t>(Anjallina dkk. 2024)</w:t>
      </w:r>
      <w:r w:rsidR="00F129F7">
        <w:rPr>
          <w:color w:val="000000" w:themeColor="text1"/>
          <w:lang w:val="id-ID"/>
        </w:rPr>
        <w:fldChar w:fldCharType="end"/>
      </w:r>
      <w:r w:rsidR="00FA27F7" w:rsidRPr="00FA27F7">
        <w:rPr>
          <w:color w:val="000000" w:themeColor="text1"/>
          <w:lang w:val="id-ID"/>
        </w:rPr>
        <w:t>.</w:t>
      </w:r>
      <w:r w:rsidR="00051F62">
        <w:rPr>
          <w:color w:val="000000" w:themeColor="text1"/>
          <w:lang w:val="id-ID"/>
        </w:rPr>
        <w:t xml:space="preserve"> Hasil serupa </w:t>
      </w:r>
      <w:r w:rsidR="00051F62" w:rsidRPr="00051F62">
        <w:rPr>
          <w:color w:val="000000" w:themeColor="text1"/>
          <w:lang w:val="id-ID"/>
        </w:rPr>
        <w:t>ditemukan di MTs Al-Ghozali, MTs Negeri 1 Ende, serta MAN 3 Solok yang menunjukkan peningkatan signifikan dalam partisipasi, hasil belajar, dan antusiasme siswa</w:t>
      </w:r>
      <w:r w:rsidR="00D11584">
        <w:rPr>
          <w:color w:val="000000" w:themeColor="text1"/>
          <w:lang w:val="id-ID"/>
        </w:rPr>
        <w:t xml:space="preserve"> </w:t>
      </w:r>
      <w:r w:rsidR="00D11584">
        <w:rPr>
          <w:color w:val="000000" w:themeColor="text1"/>
          <w:lang w:val="id-ID"/>
        </w:rPr>
        <w:fldChar w:fldCharType="begin"/>
      </w:r>
      <w:r w:rsidR="00313557">
        <w:rPr>
          <w:color w:val="000000" w:themeColor="text1"/>
          <w:lang w:val="id-ID"/>
        </w:rPr>
        <w:instrText xml:space="preserve"> ADDIN ZOTERO_ITEM CSL_CITATION {"citationID":"ta3nxc8v","properties":{"formattedCitation":"(Selviana, Himmawan, dan Muna 2022; Ibrahim 2023; Nursipa, Najib, dan Muslim 2023; Lestari 2024)","plainCitation":"(Selviana, Himmawan, dan Muna 2022; Ibrahim 2023; Nursipa, Najib, dan Muslim 2023; Lestari 2024)","dontUpdate":true,"noteIndex":0},"citationItems":[{"id":124,"uris":["http://zotero.org/users/local/Ea8efOW0/items/SCWGDBHS"],"itemData":{"id":124,"type":"article-journal","abstract":"Saturated behavior of students during the learning process of Islamic Cultural History makes learning not absorbed to the maximum. This study aims to understand how to apply and the level of effectiveness of the Mind Map in overcoming the boredom experienced by students when learning SKI at MTs Al-Ghozali, so that learning can be absorbed optimally. To obtain complete data, this study uses qualitative methods, with observation techniques, where direct observation uses data collection techniques in the form of writing, documentation, and tables. The results of the study proved that most students felt boredom and boredom during the SKI learning process. Researchers are trying to try one of the Mind Mapping methods to see the effect on the SKI learning process. After using the Mind Mapping method, students are more enthusiastic, active and not as bored as before. The use of the Mind Mapping method is quite appropriate to overcome student boredom in learning Islamic Cultural History. Mind Mapping is an alternative to solving and overcoming the problem of boredom that students experience in the SKI learning process.","container-title":"Journal Islamic Pedagogia","DOI":"10.31943/pedagogia.v2i1.72","ISSN":"2776-4664, 2776-1037","issue":"1","journalAbbreviation":"pedagogia","language":"id","note":"publisher: Universitas Wiralodra","page":"1-10","source":"Crossref","title":"Metode Mind Mapping Untuk Mengatasi Kejenuhan Dalam Pembelajaran Sejarah Kebudayaan Islam Di MTS Al-Ghozali Jatibarang Kabupaten Indramayu","volume":"2","author":[{"family":"Selviana","given":"Sella"},{"family":"Himmawan","given":"Didik"},{"family":"Muna","given":"Naelul"}],"issued":{"date-parts":[["2022",3,12]]}}},{"id":126,"uris":["http://zotero.org/users/local/Ea8efOW0/items/2B4EW8XQ"],"itemData":{"id":126,"type":"article-journal","abstract":"Mind Mapping method in the SKI Subject Khulafur Rasyidin Class VII H MTs. Negeri 1 Ende 3. To find out the learning outcomes of students in the subject of SKI Khulafur Rasyidin Material in class VII H MTs. Negeri 1 Ende after using the Mind Mapping method. The research method used in this study is a descriptive method with a quantitative approach. By using numbers from the start of data collection, interpretation of the data, and appearance of the results. This approach is also connected with research variables that focus on current problems and phenomena that are happening in the form of data in the form of numbers. The type of research used by researchers is classroom action research. The study was conducted with two cycles. In the first cycle, it is known that the success rate is 76% and the average value of formative assessment is 75, this shows an increase in student learning outcomes and even more so in the second cycle with a student success rate of 100%, where the level of student activity reaches 83% and the average value of formative assessment is 84. This indicates that it has reached KKTP or completed. So that the expected increase in student learning outcomes has reached a level of success.","issue":"5","language":"id","source":"Zotero","title":"PENINGKATAN HASIL BELAJAR PESERTA DIDIK DENGAN MENGGUNAKAN METODE MIND MAPPING PADA PELAJARAN SKI MATERI KHULAFAURRASYIDIN KELAS VII H DI MTS. NEGERI 1 ENDE","volume":"1","author":[{"family":"Ibrahim","given":"Irman"}],"issued":{"date-parts":[["2023"]]}}},{"id":128,"uris":["http://zotero.org/users/local/Ea8efOW0/items/AZXN5IIR"],"itemData":{"id":128,"type":"article-journal","abstract":"The history of Islamic culture is one of the subjects owned by Madrasah students as an important subject that aims to shape the character and personality of the community. One of the causes of SKI subjects being difficult to understand and learn is the historical learning of something that happened not experienced by students, as well as the lack of compatibility between students' abilities and the way of delivering the material, Teachers must determine teaching strategies that are adapted to the abilities of students, easy to understand. Therefore, this study aims to provide practical consideration in real-life situations. In this study, the research process began with the first cycle after the initial test was carried out. This study will reveal the problems that occur in the study of Islamic Cultural History using the group mind map method, with the theme of the Ayyubid Dynasty. Based on the results of the action research that has been carried out, it can be concluded that: The application of learning using the Mind Mapping learning method can increase student positive activity, it can be seen from each meeting that positive student activity cycles increased from cycle I by 40.63%, 53.13%, 63.28%, and 77.34%, and with the increase in the average result of the postest value at the end of the 1st cycle to the 1st meeting to the 2nd cycle, namely 2.42%, 12.25%, 17.33%, and 26.45%.","container-title":"ACTION : Jurnal Inovasi Penelitian Tindakan Kelas dan Sekolah","DOI":"10.51878/action.v3i1.1998","ISSN":"2798-5733, 2798-5741","issue":"1","journalAbbreviation":"ACTION","language":"id","license":"https://creativecommons.org/licenses/by-nc-sa/4.0","note":"publisher: Pusat Pengembangan Pendidikan dan Penelitian Indonesia","page":"99-108","source":"Crossref","title":"MODEL PEMBELAJARAN MIND MAPPING DINASTI AL-AYYUBIYAH TERHADAP PEMBELAJARAN SEJARAH KEBUDAYAAN ISLAM DI KELAS VIII F MTSN 2 PURWAKARTA","volume":"3","author":[{"family":"Nursipa","given":"Siti"},{"family":"Najib","given":"Aziz Akhmad"},{"family":"Muslim","given":"Asep Saepul"}],"issued":{"date-parts":[["2023",3,14]]}}},{"id":130,"uris":["http://zotero.org/users/local/Ea8efOW0/items/R2V5K5US"],"itemData":{"id":130,"type":"article-journal","issue":"02","language":"id","source":"Zotero","title":"Meningkatkan Hasil Belajar SKI Siswa Kelas XI IPA dengan Menggunakan Metode Mind Mapping di MAN 3 Solok","volume":"03","author":[{"family":"Lestari","given":"Atika Putri"}],"issued":{"date-parts":[["2024"]]}}}],"schema":"https://github.com/citation-style-language/schema/raw/master/csl-citation.json"} </w:instrText>
      </w:r>
      <w:r w:rsidR="00000000">
        <w:rPr>
          <w:color w:val="000000" w:themeColor="text1"/>
          <w:lang w:val="id-ID"/>
        </w:rPr>
        <w:fldChar w:fldCharType="separate"/>
      </w:r>
      <w:r w:rsidR="00D11584">
        <w:rPr>
          <w:color w:val="000000" w:themeColor="text1"/>
          <w:lang w:val="id-ID"/>
        </w:rPr>
        <w:fldChar w:fldCharType="end"/>
      </w:r>
      <w:r w:rsidR="00051F62" w:rsidRPr="00051F62">
        <w:rPr>
          <w:color w:val="000000" w:themeColor="text1"/>
          <w:lang w:val="id-ID"/>
        </w:rPr>
        <w:t>(Selviana, Himmawan, dan Muna, 2022; Ibrahim, 2023; Lestari, 2024; Nursipa, Najib, dan Muslim, 2023).</w:t>
      </w:r>
    </w:p>
    <w:p w14:paraId="29791516" w14:textId="77777777" w:rsidR="004D6614" w:rsidRDefault="00D11584" w:rsidP="00AC52D7">
      <w:pPr>
        <w:spacing w:line="276" w:lineRule="auto"/>
        <w:ind w:leftChars="0" w:left="0" w:firstLineChars="0" w:firstLine="720"/>
        <w:jc w:val="both"/>
        <w:rPr>
          <w:noProof/>
          <w:lang w:val="id-ID"/>
        </w:rPr>
      </w:pPr>
      <w:r w:rsidRPr="00D11584">
        <w:rPr>
          <w:color w:val="000000" w:themeColor="text1"/>
          <w:lang w:val="id-ID"/>
        </w:rPr>
        <w:t xml:space="preserve">Meskipun demikian, sebagian besar penelitian tersebut masih berfokus pada peningkatan hasil belajar, pemahaman materi, atau keaktifan siswa secara umum, bukan secara spesifik mengembangkan keterampilan berpikir kritis berdasarkan taksonomi Bloom. Oleh karena itu, masih terdapat kekosongan dalam kajian mengenai penerapan metode mind </w:t>
      </w:r>
      <w:r w:rsidRPr="00D11584">
        <w:rPr>
          <w:color w:val="000000" w:themeColor="text1"/>
          <w:lang w:val="id-ID"/>
        </w:rPr>
        <w:lastRenderedPageBreak/>
        <w:t>mapping secara khusus untuk meningkatkan kemampuan berpikir kritis dalam pembelajaran SKI.</w:t>
      </w:r>
    </w:p>
    <w:p w14:paraId="217128D7" w14:textId="77777777" w:rsidR="004D6614" w:rsidRDefault="00D11584" w:rsidP="00AC52D7">
      <w:pPr>
        <w:spacing w:line="276" w:lineRule="auto"/>
        <w:ind w:leftChars="0" w:left="0" w:firstLineChars="0" w:firstLine="720"/>
        <w:jc w:val="both"/>
        <w:rPr>
          <w:noProof/>
          <w:lang w:val="id-ID"/>
        </w:rPr>
      </w:pPr>
      <w:r w:rsidRPr="00D11584">
        <w:rPr>
          <w:color w:val="000000" w:themeColor="text1"/>
          <w:lang w:val="id-ID"/>
        </w:rPr>
        <w:t>Penelitian ini meng</w:t>
      </w:r>
      <w:r w:rsidR="00583C59">
        <w:rPr>
          <w:color w:val="000000" w:themeColor="text1"/>
          <w:lang w:val="id-ID"/>
        </w:rPr>
        <w:t xml:space="preserve">gunakan </w:t>
      </w:r>
      <w:r w:rsidRPr="00D11584">
        <w:rPr>
          <w:color w:val="000000" w:themeColor="text1"/>
          <w:lang w:val="id-ID"/>
        </w:rPr>
        <w:t>pendekatan baru dalam pembelajaran SKI dengan mengintegrasikan metode mind mapping secara spesifik untuk mengembangkan keterampilan berpikir kritis siswa, yang diukur menggunakan taksonomi Bloom ranah kognitif, mulai dari level memahami hingga mencipta. Metode ini diyakini mampu membantu siswa dalam mengorganisir ide, menghubungkan informasi, serta menggambarkan konsep sejarah secara visual dan logis</w:t>
      </w:r>
      <w:r>
        <w:rPr>
          <w:color w:val="000000" w:themeColor="text1"/>
          <w:lang w:val="id-ID"/>
        </w:rPr>
        <w:t xml:space="preserve"> </w:t>
      </w:r>
      <w:r>
        <w:rPr>
          <w:color w:val="000000" w:themeColor="text1"/>
          <w:lang w:val="id-ID"/>
        </w:rPr>
        <w:fldChar w:fldCharType="begin"/>
      </w:r>
      <w:r>
        <w:rPr>
          <w:color w:val="000000" w:themeColor="text1"/>
          <w:lang w:val="id-ID"/>
        </w:rPr>
        <w:instrText xml:space="preserve"> ADDIN ZOTERO_ITEM CSL_CITATION {"citationID":"Hkm5S9tU","properties":{"formattedCitation":"(Karim 2017)","plainCitation":"(Karim 2017)","noteIndex":0},"citationItems":[{"id":117,"uris":["http://zotero.org/users/local/Ea8efOW0/items/UFGFI8WM"],"itemData":{"id":117,"type":"article-journal","container-title":"IJTIMAIYA","issue":"1","title":"Efektivitas Penggunaan Metode Mind Map Pada Pelatihan Pengembangan Penguasaan Materi Pembelajaran","volume":"1","author":[{"family":"Karim","given":"Abdul"}],"issued":{"date-parts":[["2017"]]}}}],"schema":"https://github.com/citation-style-language/schema/raw/master/csl-citation.json"} </w:instrText>
      </w:r>
      <w:r>
        <w:rPr>
          <w:color w:val="000000" w:themeColor="text1"/>
          <w:lang w:val="id-ID"/>
        </w:rPr>
        <w:fldChar w:fldCharType="separate"/>
      </w:r>
      <w:r w:rsidRPr="00D11584">
        <w:t>(Karim 2017)</w:t>
      </w:r>
      <w:r>
        <w:rPr>
          <w:color w:val="000000" w:themeColor="text1"/>
          <w:lang w:val="id-ID"/>
        </w:rPr>
        <w:fldChar w:fldCharType="end"/>
      </w:r>
      <w:r w:rsidRPr="00D11584">
        <w:rPr>
          <w:color w:val="000000" w:themeColor="text1"/>
          <w:lang w:val="id-ID"/>
        </w:rPr>
        <w:t>. Penelitian ini juga berupaya mengidentifikasi tantangan dan faktor pendukung penerapan metode ini, sehingga dapat memberikan kontribusi praktis maupun teoritis dalam pengembangan strategi pembelajaran SKI yang lebih berorientasi pada keterampilan berpikir tingkat tinggi.</w:t>
      </w:r>
    </w:p>
    <w:p w14:paraId="269FD3E9" w14:textId="7CFC51A3" w:rsidR="00123278" w:rsidRPr="00123278" w:rsidRDefault="00D11584" w:rsidP="00AC52D7">
      <w:pPr>
        <w:spacing w:line="276" w:lineRule="auto"/>
        <w:ind w:leftChars="0" w:left="0" w:firstLineChars="0" w:firstLine="720"/>
        <w:jc w:val="both"/>
        <w:rPr>
          <w:noProof/>
          <w:lang w:val="id-ID"/>
        </w:rPr>
      </w:pPr>
      <w:r w:rsidRPr="00D11584">
        <w:rPr>
          <w:color w:val="000000" w:themeColor="text1"/>
          <w:lang w:val="id-ID"/>
        </w:rPr>
        <w:t>Dengan demikian, penelitian ini penting dilakukan untuk mengatasi rendahnya keterampilan berpikir kritis siswa dalam pembelajaran SKI sekaligus mengisi kekosongan dalam literatur yang ada</w:t>
      </w:r>
      <w:r w:rsidRPr="00123278">
        <w:rPr>
          <w:color w:val="000000" w:themeColor="text1"/>
          <w:lang w:val="id-ID"/>
        </w:rPr>
        <w:t xml:space="preserve">. </w:t>
      </w:r>
      <w:r w:rsidR="00123278" w:rsidRPr="00123278">
        <w:rPr>
          <w:lang w:val="id-ID"/>
        </w:rPr>
        <w:t xml:space="preserve">Harapannya, hasil penelitian ini dapat memberikan kontribusi nyata terhadap peningkatan kualitas pembelajaran SKI yang lebih menarik, efektif, dan relevan dengan tuntutan kompetensi abad ke-21. </w:t>
      </w:r>
      <w:r w:rsidR="00123278" w:rsidRPr="00123278">
        <w:rPr>
          <w:noProof/>
          <w:lang w:val="id-ID"/>
        </w:rPr>
        <w:t xml:space="preserve">Berdasarkan permasalahan yang telah dipaparkan dan posisi penelitian ini di tengah penelitian sebelumnya, menarik untuk mengkaji implementasi metode </w:t>
      </w:r>
      <w:r w:rsidR="00123278" w:rsidRPr="00123278">
        <w:rPr>
          <w:i/>
          <w:iCs/>
          <w:noProof/>
          <w:lang w:val="id-ID"/>
        </w:rPr>
        <w:t>mind mapping</w:t>
      </w:r>
      <w:r w:rsidR="00123278" w:rsidRPr="00123278">
        <w:rPr>
          <w:noProof/>
          <w:lang w:val="id-ID"/>
        </w:rPr>
        <w:t xml:space="preserve"> dalam pembelajaran Sejarah Kebudayaan Islam (SKI) untuk mengembangkan keterampilan berpikir kritis siswa. Penelitian ini difokuskan pada: (1) implementasi metode </w:t>
      </w:r>
      <w:r w:rsidR="00123278" w:rsidRPr="00123278">
        <w:rPr>
          <w:i/>
          <w:iCs/>
          <w:noProof/>
          <w:lang w:val="id-ID"/>
        </w:rPr>
        <w:t>mind mapping</w:t>
      </w:r>
      <w:r w:rsidR="00123278" w:rsidRPr="00123278">
        <w:rPr>
          <w:noProof/>
          <w:lang w:val="id-ID"/>
        </w:rPr>
        <w:t xml:space="preserve"> dalam pembelajaran SKI, (2) pengembangan keterampilan berpikir kritis siswa melalui metode </w:t>
      </w:r>
      <w:r w:rsidR="00123278" w:rsidRPr="00123278">
        <w:rPr>
          <w:i/>
          <w:iCs/>
          <w:noProof/>
          <w:lang w:val="id-ID"/>
        </w:rPr>
        <w:t>mind mapping</w:t>
      </w:r>
      <w:r w:rsidR="00123278" w:rsidRPr="00123278">
        <w:rPr>
          <w:noProof/>
          <w:lang w:val="id-ID"/>
        </w:rPr>
        <w:t xml:space="preserve">, serta (3) faktor pendukung dan penghambat dalam implementasi metode </w:t>
      </w:r>
      <w:r w:rsidR="00123278" w:rsidRPr="00123278">
        <w:rPr>
          <w:i/>
          <w:iCs/>
          <w:noProof/>
          <w:lang w:val="id-ID"/>
        </w:rPr>
        <w:t>mind mapping</w:t>
      </w:r>
      <w:r w:rsidR="00123278" w:rsidRPr="00123278">
        <w:rPr>
          <w:noProof/>
          <w:lang w:val="id-ID"/>
        </w:rPr>
        <w:t xml:space="preserve"> dalam pembelajaran SKI.</w:t>
      </w:r>
    </w:p>
    <w:bookmarkEnd w:id="2"/>
    <w:p w14:paraId="62EEFD2B" w14:textId="77777777" w:rsidR="00613B73" w:rsidRDefault="00613B73" w:rsidP="00AC52D7">
      <w:pPr>
        <w:spacing w:line="276" w:lineRule="auto"/>
        <w:ind w:leftChars="0" w:left="0" w:firstLineChars="0" w:firstLine="0"/>
        <w:jc w:val="both"/>
      </w:pPr>
    </w:p>
    <w:p w14:paraId="1FBBF39A" w14:textId="4642D912" w:rsidR="00542922" w:rsidRPr="0099014B" w:rsidRDefault="00572751" w:rsidP="00AC52D7">
      <w:pPr>
        <w:tabs>
          <w:tab w:val="left" w:pos="340"/>
        </w:tabs>
        <w:spacing w:line="276" w:lineRule="auto"/>
        <w:ind w:left="0" w:hanging="2"/>
        <w:rPr>
          <w:color w:val="000000"/>
          <w:lang w:val="id-ID"/>
        </w:rPr>
      </w:pPr>
      <w:r>
        <w:rPr>
          <w:b/>
          <w:smallCaps/>
        </w:rPr>
        <w:t>METOD</w:t>
      </w:r>
      <w:r w:rsidR="0099014B">
        <w:rPr>
          <w:b/>
          <w:smallCaps/>
          <w:lang w:val="id-ID"/>
        </w:rPr>
        <w:t>E</w:t>
      </w:r>
    </w:p>
    <w:p w14:paraId="059297BF" w14:textId="2C935CE2" w:rsidR="00542922" w:rsidRPr="00713412" w:rsidRDefault="002D466D" w:rsidP="00AC52D7">
      <w:pPr>
        <w:spacing w:line="276" w:lineRule="auto"/>
        <w:ind w:leftChars="0" w:firstLineChars="0" w:firstLine="720"/>
        <w:jc w:val="both"/>
        <w:rPr>
          <w:noProof/>
          <w:color w:val="000000" w:themeColor="text1"/>
          <w:lang w:val="id-ID"/>
        </w:rPr>
      </w:pPr>
      <w:r w:rsidRPr="00713412">
        <w:rPr>
          <w:noProof/>
          <w:color w:val="000000" w:themeColor="text1"/>
          <w:lang w:val="id-ID"/>
        </w:rPr>
        <w:t xml:space="preserve">Penelitian ini menggunakan metode kualitatif dengan pendekatan fenomenologis untuk menelaah secara mendalam bagaimana guru dan siswa kelas 7 di MTs Mu’allimat mengalami dan memaknai proses pembelajaran Sejarah Kebudayaan Islam (SKI). Fokus utama pendekatan ini adalah menangkap pengalaman subjektif para informan dalam konteks nyata di kelas. Peneliti bertindak sebagai instrumen kunci yang secara langsung terlibat dalam proses pengumpulan data di lapangan. Informan penelitian terdiri dari guru mata pelajaran SKI kelas 7 dan beberapa siswa yang dipilih secara purposive berdasarkan keterlibatan aktif dan kemampuan mereka dalam mengungkapkan pengalaman belajar secara terbuka. </w:t>
      </w:r>
      <w:r w:rsidR="009829EA" w:rsidRPr="00713412">
        <w:rPr>
          <w:noProof/>
          <w:color w:val="000000" w:themeColor="text1"/>
          <w:lang w:val="id-ID"/>
        </w:rPr>
        <w:t xml:space="preserve">Penelitian ini membutuhkan dua jenis data, yaitu data primer dan data sekunder. </w:t>
      </w:r>
      <w:r w:rsidRPr="00713412">
        <w:rPr>
          <w:noProof/>
          <w:color w:val="000000" w:themeColor="text1"/>
          <w:lang w:val="id-ID"/>
        </w:rPr>
        <w:t xml:space="preserve">Data primer </w:t>
      </w:r>
      <w:r w:rsidR="009829EA" w:rsidRPr="00713412">
        <w:rPr>
          <w:noProof/>
          <w:color w:val="000000" w:themeColor="text1"/>
          <w:lang w:val="id-ID"/>
        </w:rPr>
        <w:t xml:space="preserve">diperoleh langsung oleh peneliti melalui </w:t>
      </w:r>
      <w:r w:rsidRPr="00713412">
        <w:rPr>
          <w:noProof/>
          <w:color w:val="000000" w:themeColor="text1"/>
          <w:lang w:val="id-ID"/>
        </w:rPr>
        <w:t xml:space="preserve">wawancara terbuka dengan guru dan siswa, yang bertujuan untuk menggali pemahaman dan persepsi mereka terhadap pembelajaran SKI. Sementara itu, data sekunder diperoleh dari dokumen pendukung seperti perangkat pembelajaran, catatan evaluasi, serta referensi akademik terkait topik yang diteliti. Pengumpulan data dilakukan melalui tiga teknik utama: observasi kelas untuk mengamati proses pembelajaran secara langsung, wawancara mendalam untuk memahami pengalaman batin informan, serta dokumentasi terhadap berbagai arsip yang relevan. Proses analisis data mengikuti tahapan sistematis berupa reduksi data, penyajian data, serta penarikan dan verifikasi kesimpulan. Keabsahan data dijaga dengan menerapkan teknik triangulasi dan mengacu pada empat kriteria uji keabsahan, yaitu </w:t>
      </w:r>
      <w:r w:rsidR="009829EA" w:rsidRPr="00713412">
        <w:rPr>
          <w:noProof/>
          <w:lang w:val="id-ID"/>
        </w:rPr>
        <w:lastRenderedPageBreak/>
        <w:t>derajad kepercayaan (credibility), keteralihan (transferability), kebergantungan (dependability) dan kepastian (confrimability)</w:t>
      </w:r>
      <w:r w:rsidR="009829EA" w:rsidRPr="00713412">
        <w:rPr>
          <w:noProof/>
          <w:lang w:val="id-ID"/>
        </w:rPr>
        <w:fldChar w:fldCharType="begin"/>
      </w:r>
      <w:r w:rsidR="009829EA" w:rsidRPr="00713412">
        <w:rPr>
          <w:noProof/>
          <w:lang w:val="id-ID"/>
        </w:rPr>
        <w:instrText xml:space="preserve"> ADDIN ZOTERO_ITEM CSL_CITATION {"citationID":"1N2c1ncx","properties":{"formattedCitation":"(Husnullail dkk. 2024)","plainCitation":"(Husnullail dkk. 2024)","noteIndex":0},"citationItems":[{"id":132,"uris":["http://zotero.org/users/local/Ea8efOW0/items/8CR6TAY5"],"itemData":{"id":132,"type":"article-journal","abstract":"Collecting data and then processing it is not an easy task. Because if you obtain incorrect or inappropriate data, the results of the processing will also be incorrect or inappropriate. The validity of data is an important factor in scientific research. This paper is written to understand the technique of examining the validity of data in scientific research. The approach in this paper uses literature study with data collection technique using documentation, such as books and scientific articles related to the theme of this paper. Data analysis technique is done through data reduction, data presentation, and drawing conclusions. The results of this study can be summarized that in the technique of examining the validity of data, there are four criteria used in data validity testing, namely: credibility, transferability, dependability, and confirmability. And there are four types of triangulation as techniques for examining the validity of data, namely: source usage, method, interresearcher, and theory.","issue":"2","language":"id","source":"Zotero","title":"TEKNIK PEMERIKSAAN KEABSAHAN DATA DALAM RISET ILMIAH","volume":"15","author":[{"family":"Husnullail","given":"M"},{"family":"","given":"Risnita"},{"family":"Jailani","given":"M Syahran"},{"family":"","given":"Asbui"}],"issued":{"date-parts":[["2024"]]}}}],"schema":"https://github.com/citation-style-language/schema/raw/master/csl-citation.json"} </w:instrText>
      </w:r>
      <w:r w:rsidR="009829EA" w:rsidRPr="00713412">
        <w:rPr>
          <w:noProof/>
          <w:lang w:val="id-ID"/>
        </w:rPr>
        <w:fldChar w:fldCharType="separate"/>
      </w:r>
      <w:r w:rsidR="009829EA" w:rsidRPr="00713412">
        <w:rPr>
          <w:noProof/>
          <w:lang w:val="id-ID"/>
        </w:rPr>
        <w:t>(Husnullail dkk. 2024)</w:t>
      </w:r>
      <w:r w:rsidR="009829EA" w:rsidRPr="00713412">
        <w:rPr>
          <w:noProof/>
          <w:lang w:val="id-ID"/>
        </w:rPr>
        <w:fldChar w:fldCharType="end"/>
      </w:r>
      <w:r w:rsidR="009829EA" w:rsidRPr="00713412">
        <w:rPr>
          <w:noProof/>
          <w:lang w:val="id-ID"/>
        </w:rPr>
        <w:t>.</w:t>
      </w:r>
      <w:r w:rsidR="009829EA" w:rsidRPr="00713412">
        <w:rPr>
          <w:noProof/>
          <w:color w:val="000000" w:themeColor="text1"/>
          <w:lang w:val="id-ID"/>
        </w:rPr>
        <w:t xml:space="preserve"> </w:t>
      </w:r>
    </w:p>
    <w:p w14:paraId="63D43DE5" w14:textId="77777777" w:rsidR="00542922" w:rsidRPr="00713412" w:rsidRDefault="00542922" w:rsidP="00AC52D7">
      <w:pPr>
        <w:spacing w:line="276" w:lineRule="auto"/>
        <w:ind w:left="0" w:hanging="2"/>
        <w:jc w:val="center"/>
        <w:rPr>
          <w:noProof/>
          <w:color w:val="000000"/>
          <w:sz w:val="20"/>
          <w:szCs w:val="20"/>
          <w:lang w:val="id-ID"/>
        </w:rPr>
      </w:pPr>
    </w:p>
    <w:p w14:paraId="18FFFBBA" w14:textId="7ED97961" w:rsidR="0066226E" w:rsidRPr="0099014B" w:rsidRDefault="0099014B" w:rsidP="00AC52D7">
      <w:pPr>
        <w:spacing w:line="276" w:lineRule="auto"/>
        <w:ind w:left="0" w:hanging="2"/>
        <w:jc w:val="both"/>
        <w:rPr>
          <w:b/>
          <w:bCs/>
          <w:color w:val="000000"/>
          <w:sz w:val="22"/>
          <w:szCs w:val="22"/>
          <w:lang w:val="id-ID"/>
        </w:rPr>
      </w:pPr>
      <w:r w:rsidRPr="0099014B">
        <w:rPr>
          <w:b/>
          <w:bCs/>
          <w:color w:val="000000"/>
          <w:sz w:val="22"/>
          <w:szCs w:val="22"/>
          <w:lang w:val="id-ID"/>
        </w:rPr>
        <w:t>HASIL DAN PEMBAHASAN</w:t>
      </w:r>
    </w:p>
    <w:p w14:paraId="63BF54FA" w14:textId="17850F2A" w:rsidR="007725F7" w:rsidRPr="007725F7" w:rsidRDefault="007725F7" w:rsidP="00AC52D7">
      <w:pPr>
        <w:spacing w:line="276" w:lineRule="auto"/>
        <w:ind w:left="0" w:hanging="2"/>
        <w:jc w:val="both"/>
        <w:rPr>
          <w:b/>
          <w:bCs/>
          <w:color w:val="000000"/>
          <w:lang w:val="id-ID"/>
        </w:rPr>
      </w:pPr>
      <w:r w:rsidRPr="007725F7">
        <w:rPr>
          <w:b/>
          <w:bCs/>
          <w:color w:val="000000"/>
          <w:lang w:val="id-ID"/>
        </w:rPr>
        <w:t>Implementasi metode mind mapping dalam pembelajaran SKI</w:t>
      </w:r>
    </w:p>
    <w:p w14:paraId="084537DE" w14:textId="5F1EDF2D" w:rsidR="00313557" w:rsidRPr="00A86B44" w:rsidRDefault="00313557" w:rsidP="00AC52D7">
      <w:pPr>
        <w:spacing w:before="100" w:beforeAutospacing="1" w:after="100" w:afterAutospacing="1" w:line="276" w:lineRule="auto"/>
        <w:ind w:leftChars="0" w:firstLineChars="0" w:firstLine="721"/>
        <w:jc w:val="both"/>
        <w:textDirection w:val="lrTb"/>
        <w:textAlignment w:val="auto"/>
        <w:outlineLvl w:val="9"/>
        <w:rPr>
          <w:lang w:val="id-ID"/>
        </w:rPr>
      </w:pPr>
      <w:r w:rsidRPr="00A86B44">
        <w:rPr>
          <w:noProof/>
          <w:lang w:val="id-ID"/>
        </w:rPr>
        <w:t xml:space="preserve">Implementasi metode </w:t>
      </w:r>
      <w:r w:rsidRPr="00A86B44">
        <w:rPr>
          <w:i/>
          <w:iCs/>
          <w:noProof/>
          <w:lang w:val="id-ID"/>
        </w:rPr>
        <w:t>mind mapping</w:t>
      </w:r>
      <w:r w:rsidRPr="00A86B44">
        <w:rPr>
          <w:noProof/>
          <w:lang w:val="id-ID"/>
        </w:rPr>
        <w:t xml:space="preserve"> dalam pembelajaran Sejarah Kebudayaan Islam (SKI) </w:t>
      </w:r>
      <w:r>
        <w:rPr>
          <w:noProof/>
          <w:lang w:val="id-ID"/>
        </w:rPr>
        <w:t xml:space="preserve">di MTs Mu’allimat NU Kudus </w:t>
      </w:r>
      <w:r w:rsidRPr="00A86B44">
        <w:rPr>
          <w:noProof/>
          <w:lang w:val="id-ID"/>
        </w:rPr>
        <w:t>mulai di</w:t>
      </w:r>
      <w:r>
        <w:rPr>
          <w:noProof/>
          <w:lang w:val="id-ID"/>
        </w:rPr>
        <w:t xml:space="preserve">terapkan </w:t>
      </w:r>
      <w:r w:rsidRPr="00A86B44">
        <w:rPr>
          <w:noProof/>
          <w:lang w:val="id-ID"/>
        </w:rPr>
        <w:t xml:space="preserve"> pada semester genap tahun ajaran 2024/2025. </w:t>
      </w:r>
      <w:r>
        <w:rPr>
          <w:noProof/>
          <w:lang w:val="id-ID"/>
        </w:rPr>
        <w:t xml:space="preserve">Penerapan </w:t>
      </w:r>
      <w:r w:rsidRPr="00A86B44">
        <w:rPr>
          <w:noProof/>
          <w:lang w:val="id-ID"/>
        </w:rPr>
        <w:t xml:space="preserve"> ini merupakan </w:t>
      </w:r>
      <w:r>
        <w:rPr>
          <w:noProof/>
          <w:lang w:val="id-ID"/>
        </w:rPr>
        <w:t xml:space="preserve">langkah </w:t>
      </w:r>
      <w:r w:rsidRPr="00A86B44">
        <w:rPr>
          <w:noProof/>
          <w:lang w:val="id-ID"/>
        </w:rPr>
        <w:t>strategis</w:t>
      </w:r>
      <w:r>
        <w:rPr>
          <w:noProof/>
          <w:lang w:val="id-ID"/>
        </w:rPr>
        <w:t xml:space="preserve"> dalam merespon</w:t>
      </w:r>
      <w:r w:rsidRPr="00A86B44">
        <w:rPr>
          <w:noProof/>
          <w:lang w:val="id-ID"/>
        </w:rPr>
        <w:t xml:space="preserve"> keterbatasan waktu yang terjadi pada semester gasal sebelumnya, yang berlangsung bersamaan dengan berbagai agenda sekolah, seperti  Penerimaan Peserta Didik Baru (PPDB), kegiatan evaluasi pembelajaran, serta aktivitas non-akademik pendukung lainnya. </w:t>
      </w:r>
      <w:r w:rsidRPr="00A86B44">
        <w:rPr>
          <w:lang w:val="id-ID"/>
        </w:rPr>
        <w:t>Kegiatan-kegiatan tersebut berdampak pada berkurangnya durasi pembelajaran efektif, khususnya pada mata pelajaran yang memiliki cakupan materi luas seperti SKI</w:t>
      </w:r>
      <w:r w:rsidR="007C7068">
        <w:rPr>
          <w:lang w:val="id-ID"/>
        </w:rPr>
        <w:t xml:space="preserve"> </w:t>
      </w:r>
      <w:r w:rsidR="007C7068">
        <w:rPr>
          <w:lang w:val="id-ID"/>
        </w:rPr>
        <w:fldChar w:fldCharType="begin"/>
      </w:r>
      <w:r w:rsidR="007C7068">
        <w:rPr>
          <w:lang w:val="id-ID"/>
        </w:rPr>
        <w:instrText xml:space="preserve"> ADDIN ZOTERO_ITEM CSL_CITATION {"citationID":"TLrQc2ud","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7C7068">
        <w:rPr>
          <w:lang w:val="id-ID"/>
        </w:rPr>
        <w:fldChar w:fldCharType="separate"/>
      </w:r>
      <w:r w:rsidR="007C7068" w:rsidRPr="007C7068">
        <w:rPr>
          <w:lang w:val="id-ID"/>
        </w:rPr>
        <w:t>(Hidayah 2025)</w:t>
      </w:r>
      <w:r w:rsidR="007C7068">
        <w:rPr>
          <w:lang w:val="id-ID"/>
        </w:rPr>
        <w:fldChar w:fldCharType="end"/>
      </w:r>
      <w:r w:rsidR="007C7068">
        <w:rPr>
          <w:lang w:val="id-ID"/>
        </w:rPr>
        <w:t xml:space="preserve">. </w:t>
      </w:r>
      <w:r w:rsidRPr="00A86B44">
        <w:rPr>
          <w:lang w:val="id-ID"/>
        </w:rPr>
        <w:t xml:space="preserve">Oleh karena itu, diperlukan inovasi pembelajaran yang tidak hanya efisien dari segi waktu, namun juga mampu mengoptimalkan pemahaman siswa terhadap materi sejarah yang kompleks. </w:t>
      </w:r>
      <w:r w:rsidRPr="00313557">
        <w:rPr>
          <w:noProof/>
          <w:lang w:val="id-ID"/>
        </w:rPr>
        <w:t xml:space="preserve"> Guru mengambil inisiatif menerapkan metode mind mapping guna mengoptimalkan waktu sekaligus meningkatkan pemahaman siswa terhadap materi.</w:t>
      </w:r>
    </w:p>
    <w:p w14:paraId="4FC1FCE5" w14:textId="77777777" w:rsidR="00713412" w:rsidRDefault="00313557" w:rsidP="00AC52D7">
      <w:pPr>
        <w:spacing w:before="100" w:beforeAutospacing="1" w:after="100" w:afterAutospacing="1" w:line="276" w:lineRule="auto"/>
        <w:ind w:leftChars="0" w:left="0" w:firstLineChars="0" w:firstLine="720"/>
        <w:jc w:val="both"/>
        <w:textDirection w:val="lrTb"/>
        <w:textAlignment w:val="auto"/>
        <w:outlineLvl w:val="9"/>
        <w:rPr>
          <w:lang w:val="id-ID"/>
        </w:rPr>
      </w:pPr>
      <w:r w:rsidRPr="00B165B7">
        <w:rPr>
          <w:noProof/>
          <w:lang w:val="id-ID"/>
        </w:rPr>
        <w:t xml:space="preserve">Mind mapping, sebagaimana dijelaskan oleh Nur Aini Indarwati dan Edy Suryanto  </w:t>
      </w:r>
      <w:r w:rsidRPr="00B165B7">
        <w:rPr>
          <w:noProof/>
          <w:lang w:val="id-ID"/>
        </w:rPr>
        <w:fldChar w:fldCharType="begin"/>
      </w:r>
      <w:r w:rsidR="00675FD3">
        <w:rPr>
          <w:noProof/>
          <w:lang w:val="id-ID"/>
        </w:rPr>
        <w:instrText xml:space="preserve"> ADDIN ZOTERO_ITEM CSL_CITATION {"citationID":"e1WTCXqq","properties":{"formattedCitation":"(Nur Aini Indarwati dan Edy Suryanto 2024a)","plainCitation":"(Nur Aini Indarwati dan Edy Suryanto 2024a)","dontUpdate":true,"noteIndex":0},"citationItems":[{"id":137,"uris":["http://zotero.org/users/local/Ea8efOW0/items/32YKLUV2"],"itemData":{"id":137,"type":"article-journal","abstract":"One of the problems faced by Indonesian language teachers is the lack of student interest and motivation to learn Indonesian. Mind mapping is a visual technique that uses diagrams to represent ideas and relationships between concepts. This research aims to find out how the application of mind mapping learning strategies in Indonesian language learning and also its content on the Pancasila Student Profile. This research is a descriptive qualitative research. This research was conducted in class XI F4 SMAN 5 Surakarta with the object of research on the Indonesian language learning process of explanatory text material using mind mapping strategy. Data were collected through interviews, observations and documentation. The data were analyzed inductively to produce grounded theory. The results of this study indicate that mind mapping can improve student understanding because students are looking for their own problems and materials on the material provided. There were also some difficulties in the learning process such as the teacher's difficulty in coordinating the class, time constraints and student involvement. The content of the Pancasila Student Profile in this learning process is critical, responsible, mutual cooperation and critical thinking.","container-title":"DIAJAR: Jurnal Pendidikan dan Pembelajaran","DOI":"10.54259/diajar.v3i3.2547","ISSN":"2810-0417, 2810-0786","issue":"3","journalAbbreviation":"DIAJAR: Jurnal Pendidikan dan Pembelajaran","language":"id","license":"https://creativecommons.org/licenses/by/4.0","page":"280-287","source":"DOI.org (Crossref)","title":"Strategi Pembelajaran Bahasa Indonesia Melalui Metode Mind Mapping dan Muatannya pada Profil Pelajar Pancasila","volume":"3","author":[{"literal":"Nur Aini Indarwati"},{"literal":"Edy Suryanto"}],"issued":{"date-parts":[["2024",7,27]]}}}],"schema":"https://github.com/citation-style-language/schema/raw/master/csl-citation.json"} </w:instrText>
      </w:r>
      <w:r w:rsidRPr="00B165B7">
        <w:rPr>
          <w:noProof/>
          <w:lang w:val="id-ID"/>
        </w:rPr>
        <w:fldChar w:fldCharType="separate"/>
      </w:r>
      <w:r w:rsidRPr="00B165B7">
        <w:rPr>
          <w:noProof/>
          <w:lang w:val="id-ID"/>
        </w:rPr>
        <w:t>(Nur Aini Indarwati dan Edy Suryanto 2024)</w:t>
      </w:r>
      <w:r w:rsidRPr="00B165B7">
        <w:rPr>
          <w:noProof/>
          <w:lang w:val="id-ID"/>
        </w:rPr>
        <w:fldChar w:fldCharType="end"/>
      </w:r>
      <w:r w:rsidRPr="00B165B7">
        <w:rPr>
          <w:noProof/>
          <w:lang w:val="id-ID"/>
        </w:rPr>
        <w:t>, merupakan teknik visual yang membantu siswa mengatur dan merepresentasikan hubungan antar konsep secara terstruktur. Dalam konteks pembelajaran SKI, mind mapping sangat relevan karena materi SKI kaya akan narasi peristiwa sejarah, tokoh, dan perubahan budaya yang memerlukan pemetaan hubungan logis antar unsur. Hal ini sesuai dengan teori konstruktivistik, di mana siswa membangun pengetahuan baru dengan menghubungkannya pada pengetahuan lama melalui aktivitas berpikir aktif dan visualisasi.</w:t>
      </w:r>
      <w:r w:rsidR="00713412">
        <w:rPr>
          <w:noProof/>
          <w:lang w:val="id-ID"/>
        </w:rPr>
        <w:t xml:space="preserve"> </w:t>
      </w:r>
      <w:r w:rsidR="00713412" w:rsidRPr="00A86B44">
        <w:rPr>
          <w:lang w:val="id-ID"/>
        </w:rPr>
        <w:t>Untuk memperoleh pemahaman mengenai penerapan metode mind mapping dalam pembelajaran Sejarah Kebudayaan Islam (SKI), implementasinya dikaji melalui tiga tahapan penting, yaitu perencanaan, pelaksanaan, dan evaluasi</w:t>
      </w:r>
      <w:r w:rsidR="00713412">
        <w:rPr>
          <w:lang w:val="id-ID"/>
        </w:rPr>
        <w:t xml:space="preserve">. </w:t>
      </w:r>
      <w:r w:rsidR="00713412" w:rsidRPr="007C7068">
        <w:rPr>
          <w:lang w:val="id-ID"/>
        </w:rPr>
        <w:t>Berikut ini dijelaskan bagaimana ketiga tahapan tersebut menggambarkan secara menyeluruh penerapan metode ini dalam proses pembelajaran di kelas.</w:t>
      </w:r>
    </w:p>
    <w:p w14:paraId="4BA63173" w14:textId="77777777" w:rsidR="00713412" w:rsidRPr="00F03DF9" w:rsidRDefault="00713412" w:rsidP="00AC52D7">
      <w:pPr>
        <w:spacing w:before="100" w:beforeAutospacing="1" w:after="100" w:afterAutospacing="1" w:line="276" w:lineRule="auto"/>
        <w:ind w:leftChars="0" w:left="0" w:firstLineChars="0" w:firstLine="720"/>
        <w:jc w:val="both"/>
        <w:textDirection w:val="lrTb"/>
        <w:textAlignment w:val="auto"/>
        <w:outlineLvl w:val="9"/>
        <w:rPr>
          <w:position w:val="0"/>
          <w:lang w:val="id-ID" w:eastAsia="zh-CN"/>
        </w:rPr>
      </w:pPr>
      <w:r w:rsidRPr="007C7068">
        <w:rPr>
          <w:i/>
          <w:iCs/>
          <w:noProof/>
          <w:lang w:val="id-ID"/>
        </w:rPr>
        <w:t>Pertama,</w:t>
      </w:r>
      <w:r>
        <w:rPr>
          <w:i/>
          <w:iCs/>
          <w:noProof/>
          <w:lang w:val="id-ID"/>
        </w:rPr>
        <w:t xml:space="preserve"> </w:t>
      </w:r>
      <w:r>
        <w:rPr>
          <w:noProof/>
          <w:lang w:val="id-ID"/>
        </w:rPr>
        <w:t xml:space="preserve">tahap perencanaan. </w:t>
      </w:r>
      <w:r w:rsidRPr="00B345CB">
        <w:rPr>
          <w:noProof/>
          <w:lang w:val="id-ID"/>
        </w:rPr>
        <w:t>Tahap perencanaan penerapan metode mind mapping disusun secara jelas dan terarah, berdasarkan refleksi guru terhadap pembelajaran yang telah dilakukan di semester sebelumnya</w:t>
      </w:r>
      <w:r w:rsidRPr="00F03DF9">
        <w:rPr>
          <w:noProof/>
          <w:lang w:val="id-ID"/>
        </w:rPr>
        <w:t xml:space="preserve">. </w:t>
      </w:r>
      <w:r w:rsidRPr="00F03DF9">
        <w:rPr>
          <w:position w:val="0"/>
          <w:lang w:val="id-ID" w:eastAsia="zh-CN"/>
        </w:rPr>
        <w:t>Guru melakukan refleksi terhadap praktik pembelajaran sebelumnya yang dinilai kurang optimal, terutama dalam hal partisipasi aktif siswa dan pendalaman materi yang terbatas karena padatnya agenda sekolah</w:t>
      </w:r>
      <w:r>
        <w:rPr>
          <w:position w:val="0"/>
          <w:lang w:val="id-ID" w:eastAsia="zh-CN"/>
        </w:rPr>
        <w:t xml:space="preserve"> </w:t>
      </w:r>
      <w:r>
        <w:rPr>
          <w:position w:val="0"/>
          <w:lang w:val="id-ID" w:eastAsia="zh-CN"/>
        </w:rPr>
        <w:fldChar w:fldCharType="begin"/>
      </w:r>
      <w:r>
        <w:rPr>
          <w:position w:val="0"/>
          <w:lang w:val="id-ID" w:eastAsia="zh-CN"/>
        </w:rPr>
        <w:instrText xml:space="preserve"> ADDIN ZOTERO_ITEM CSL_CITATION {"citationID":"Mgimsu2P","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Pr>
          <w:position w:val="0"/>
          <w:lang w:val="id-ID" w:eastAsia="zh-CN"/>
        </w:rPr>
        <w:fldChar w:fldCharType="separate"/>
      </w:r>
      <w:r w:rsidRPr="007C7068">
        <w:t>(Hidayah 2025)</w:t>
      </w:r>
      <w:r>
        <w:rPr>
          <w:position w:val="0"/>
          <w:lang w:val="id-ID" w:eastAsia="zh-CN"/>
        </w:rPr>
        <w:fldChar w:fldCharType="end"/>
      </w:r>
      <w:r w:rsidRPr="00F03DF9">
        <w:rPr>
          <w:position w:val="0"/>
          <w:lang w:val="id-ID" w:eastAsia="zh-CN"/>
        </w:rPr>
        <w:t>. Berdasarkan refleksi ini, guru memilih metode mind mapping sebagai solusi strategis yang tidak hanya efisien secara waktu, tetapi juga mendorong siswa untuk aktif mengonstruksi pemahaman secara visual dan terstruktur</w:t>
      </w:r>
      <w:r>
        <w:rPr>
          <w:position w:val="0"/>
          <w:lang w:val="id-ID" w:eastAsia="zh-CN"/>
        </w:rPr>
        <w:t xml:space="preserve"> sesuai kondisi di semester genap</w:t>
      </w:r>
      <w:r w:rsidRPr="00B345CB">
        <w:rPr>
          <w:noProof/>
          <w:lang w:val="id-ID"/>
        </w:rPr>
        <w:t>.</w:t>
      </w:r>
    </w:p>
    <w:p w14:paraId="22151794" w14:textId="7AB76A2C" w:rsidR="00693014" w:rsidRDefault="00713412" w:rsidP="00AC52D7">
      <w:pPr>
        <w:spacing w:before="100" w:beforeAutospacing="1" w:after="100" w:afterAutospacing="1" w:line="276" w:lineRule="auto"/>
        <w:ind w:leftChars="0" w:left="0" w:firstLineChars="0" w:firstLine="720"/>
        <w:jc w:val="both"/>
        <w:textDirection w:val="lrTb"/>
        <w:textAlignment w:val="auto"/>
        <w:outlineLvl w:val="9"/>
        <w:rPr>
          <w:lang w:val="id-ID"/>
        </w:rPr>
      </w:pPr>
      <w:r w:rsidRPr="00A86B44">
        <w:rPr>
          <w:position w:val="0"/>
          <w:lang w:val="id-ID" w:eastAsia="zh-CN"/>
        </w:rPr>
        <w:t xml:space="preserve">Dalam perencanaan ini, metode </w:t>
      </w:r>
      <w:r w:rsidRPr="00A86B44">
        <w:rPr>
          <w:i/>
          <w:iCs/>
          <w:position w:val="0"/>
          <w:lang w:val="id-ID" w:eastAsia="zh-CN"/>
        </w:rPr>
        <w:t>mind mapping</w:t>
      </w:r>
      <w:r w:rsidRPr="00A86B44">
        <w:rPr>
          <w:position w:val="0"/>
          <w:lang w:val="id-ID" w:eastAsia="zh-CN"/>
        </w:rPr>
        <w:t xml:space="preserve"> diposisikan sebagai strategi utama yang tidak hanya mampu merangkum materi secara visual, tetapi juga berfungsi mengintegrasikan </w:t>
      </w:r>
      <w:r w:rsidRPr="00A86B44">
        <w:rPr>
          <w:position w:val="0"/>
          <w:lang w:val="id-ID" w:eastAsia="zh-CN"/>
        </w:rPr>
        <w:lastRenderedPageBreak/>
        <w:t xml:space="preserve">aktivitas kognitif dan kreatif </w:t>
      </w:r>
      <w:r w:rsidR="00FC6278">
        <w:rPr>
          <w:position w:val="0"/>
          <w:lang w:val="id-ID" w:eastAsia="zh-CN"/>
        </w:rPr>
        <w:t>siswa</w:t>
      </w:r>
      <w:r w:rsidRPr="00A86B44">
        <w:rPr>
          <w:position w:val="0"/>
          <w:lang w:val="id-ID" w:eastAsia="zh-CN"/>
        </w:rPr>
        <w:t xml:space="preserve">. </w:t>
      </w:r>
      <w:r w:rsidRPr="002B6F61">
        <w:rPr>
          <w:lang w:val="id-ID"/>
        </w:rPr>
        <w:t>Sejumlah penelitian juga mendukung efektivitas ini, seperti yang disampaikan oleh</w:t>
      </w:r>
      <w:r>
        <w:rPr>
          <w:lang w:val="id-ID"/>
        </w:rPr>
        <w:t xml:space="preserve"> </w:t>
      </w:r>
      <w:r w:rsidRPr="00A86B44">
        <w:rPr>
          <w:position w:val="0"/>
          <w:lang w:val="id-ID" w:eastAsia="zh-CN"/>
        </w:rPr>
        <w:t xml:space="preserve"> </w:t>
      </w:r>
      <w:r w:rsidRPr="004E1424">
        <w:rPr>
          <w:position w:val="0"/>
          <w:lang w:val="id-ID" w:eastAsia="zh-CN"/>
        </w:rPr>
        <w:fldChar w:fldCharType="begin"/>
      </w:r>
      <w:r w:rsidRPr="004E1424">
        <w:rPr>
          <w:position w:val="0"/>
          <w:lang w:val="id-ID" w:eastAsia="zh-CN"/>
        </w:rPr>
        <w:instrText xml:space="preserve"> ADDIN ZOTERO_ITEM CSL_CITATION {"citationID":"akJFE2YL","properties":{"formattedCitation":"(Hazaymeh dan Alomery 2021)","plainCitation":"(Hazaymeh dan Alomery 2021)","noteIndex":0},"citationItems":[{"id":144,"uris":["http://zotero.org/users/local/Ea8efOW0/items/25JZJKQI"],"itemData":{"id":144,"type":"article-journal","abstract":"This study investigated the effectiveness of visual mind mapping as a reading strategy for improving English language learners' critical thinking skills. Students from two general English courses were randomly assigned to experimental and control groups. California Critical Thinking Test was used to assess participants' critical thinking skills. The findings revealed a statistically significant difference at (p &lt; .005) in the mean scores of the experiment and control groups in the post-test due to visual mind mapping strategy in favor of the experimental group with a positive and significant impact on participants' critical thinking skills. The findings also showed that the experimental group’s scores were significantly improved in all indicators of critical thinking. The study results showed that visual mind mapping strategy affected the increased of critical thinking skills and reading comprehension ability. The study's findings revealed that using a visual mind mapping strategy had a significant improvement impact on English language learners critical thinking skills and reading ability.","container-title":"European Journal of Educational Research","DOI":"10.12973/eu-jer.11.1.141","ISSN":"21658714, 21658714","issue":"volume-11-issue-1-january-2022","journalAbbreviation":"EUROPEAN J ED RES","language":"en","page":"141-150","source":"DOI.org (Crossref)","title":"The Effectiveness of Visual Mind Mapping Strategy for Improving English Language Learners' Critical Thinking Skills and Reading Ability","volume":"volume-11-2022","author":[{"family":"Hazaymeh","given":"Wafa’ A."},{"family":"Alomery","given":"Moath Khalaf"}],"issued":{"date-parts":[["2021",1,15]]}}}],"schema":"https://github.com/citation-style-language/schema/raw/master/csl-citation.json"} </w:instrText>
      </w:r>
      <w:r w:rsidRPr="004E1424">
        <w:rPr>
          <w:position w:val="0"/>
          <w:lang w:val="id-ID" w:eastAsia="zh-CN"/>
        </w:rPr>
        <w:fldChar w:fldCharType="separate"/>
      </w:r>
      <w:r w:rsidRPr="004E1424">
        <w:rPr>
          <w:lang w:val="id-ID"/>
        </w:rPr>
        <w:t>(Hazaymeh dan Alomery 2021)</w:t>
      </w:r>
      <w:r w:rsidRPr="004E1424">
        <w:rPr>
          <w:position w:val="0"/>
          <w:lang w:val="id-ID" w:eastAsia="zh-CN"/>
        </w:rPr>
        <w:fldChar w:fldCharType="end"/>
      </w:r>
      <w:r w:rsidRPr="004E1424">
        <w:rPr>
          <w:position w:val="0"/>
          <w:lang w:val="id-ID" w:eastAsia="zh-CN"/>
        </w:rPr>
        <w:t xml:space="preserve"> yang menyatakan bahwa </w:t>
      </w:r>
      <w:r w:rsidRPr="004E1424">
        <w:rPr>
          <w:i/>
          <w:iCs/>
          <w:position w:val="0"/>
          <w:lang w:val="id-ID" w:eastAsia="zh-CN"/>
        </w:rPr>
        <w:t>mind mapping</w:t>
      </w:r>
      <w:r w:rsidRPr="004E1424">
        <w:rPr>
          <w:position w:val="0"/>
          <w:lang w:val="id-ID" w:eastAsia="zh-CN"/>
        </w:rPr>
        <w:t xml:space="preserve"> </w:t>
      </w:r>
      <w:r w:rsidRPr="004E1424">
        <w:rPr>
          <w:noProof/>
          <w:lang w:val="id-ID"/>
        </w:rPr>
        <w:t>secara visual efektif dalam meningkatkan kemampuan berpikir kritis dan pemahaman bacaan pada siswa</w:t>
      </w:r>
      <w:r w:rsidRPr="004E1424">
        <w:rPr>
          <w:noProof/>
          <w:position w:val="0"/>
          <w:lang w:val="id-ID" w:eastAsia="zh-CN"/>
        </w:rPr>
        <w:t>.</w:t>
      </w:r>
      <w:r w:rsidRPr="004E1424">
        <w:rPr>
          <w:position w:val="0"/>
          <w:lang w:val="id-ID" w:eastAsia="zh-CN"/>
        </w:rPr>
        <w:t xml:space="preserve"> </w:t>
      </w:r>
      <w:r w:rsidRPr="006F139D">
        <w:rPr>
          <w:lang w:val="id-ID"/>
        </w:rPr>
        <w:t>Guru juga menyiapkan materi pembelajaran yang menarik secara visual, serta membuat panduan penilaian yang lengkap</w:t>
      </w:r>
      <w:r>
        <w:rPr>
          <w:lang w:val="id-ID"/>
        </w:rPr>
        <w:t xml:space="preserve"> </w:t>
      </w:r>
      <w:r w:rsidRPr="006F139D">
        <w:rPr>
          <w:lang w:val="id-ID"/>
        </w:rPr>
        <w:t>mulai dari isi dan ketepatan informasi, urutan penyampaian, hingga tampilan visual yang ditampilkan oleh siswa</w:t>
      </w:r>
      <w:r>
        <w:rPr>
          <w:lang w:val="id-ID"/>
        </w:rPr>
        <w:t xml:space="preserve"> </w:t>
      </w:r>
      <w:r>
        <w:rPr>
          <w:lang w:val="id-ID"/>
        </w:rPr>
        <w:fldChar w:fldCharType="begin"/>
      </w:r>
      <w:r>
        <w:rPr>
          <w:lang w:val="id-ID"/>
        </w:rPr>
        <w:instrText xml:space="preserve"> ADDIN ZOTERO_ITEM CSL_CITATION {"citationID":"FqtOH38j","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Pr>
          <w:lang w:val="id-ID"/>
        </w:rPr>
        <w:fldChar w:fldCharType="separate"/>
      </w:r>
      <w:r w:rsidRPr="006F139D">
        <w:t>(Hidayah 2025)</w:t>
      </w:r>
      <w:r>
        <w:rPr>
          <w:lang w:val="id-ID"/>
        </w:rPr>
        <w:fldChar w:fldCharType="end"/>
      </w:r>
      <w:r w:rsidRPr="006F139D">
        <w:rPr>
          <w:lang w:val="id-ID"/>
        </w:rPr>
        <w:t>.</w:t>
      </w:r>
      <w:r>
        <w:rPr>
          <w:lang w:val="id-ID"/>
        </w:rPr>
        <w:t xml:space="preserve"> </w:t>
      </w:r>
    </w:p>
    <w:p w14:paraId="396A2FD0" w14:textId="24F9426F" w:rsidR="002B6F61" w:rsidRPr="00693014" w:rsidRDefault="00713412" w:rsidP="00AC52D7">
      <w:pPr>
        <w:spacing w:before="100" w:beforeAutospacing="1" w:after="100" w:afterAutospacing="1" w:line="276" w:lineRule="auto"/>
        <w:ind w:leftChars="0" w:left="0" w:firstLineChars="0" w:firstLine="720"/>
        <w:jc w:val="both"/>
        <w:textDirection w:val="lrTb"/>
        <w:textAlignment w:val="auto"/>
        <w:outlineLvl w:val="9"/>
        <w:rPr>
          <w:position w:val="0"/>
          <w:lang w:val="id-ID" w:eastAsia="zh-CN"/>
        </w:rPr>
      </w:pPr>
      <w:r w:rsidRPr="004E1424">
        <w:rPr>
          <w:position w:val="0"/>
          <w:lang w:val="id-ID" w:eastAsia="zh-CN"/>
        </w:rPr>
        <w:t>Dengan perencanaan yang matang ini, proses pembelajaran SKI diharapkan dapat berjalan lebih efisien, terfokus, dan bermakna bagi siswa.</w:t>
      </w:r>
      <w:r w:rsidR="00693014">
        <w:rPr>
          <w:position w:val="0"/>
          <w:lang w:val="id-ID" w:eastAsia="zh-CN"/>
        </w:rPr>
        <w:t xml:space="preserve"> </w:t>
      </w:r>
      <w:r w:rsidR="004E1424" w:rsidRPr="004E1424">
        <w:rPr>
          <w:lang w:val="id-ID"/>
        </w:rPr>
        <w:t xml:space="preserve">Siswa pun merasakan dampak positif dari perencanaan yang matang ini. </w:t>
      </w:r>
      <w:r w:rsidR="002B6F61" w:rsidRPr="002B6F61">
        <w:rPr>
          <w:noProof/>
          <w:lang w:val="id-ID"/>
        </w:rPr>
        <w:t>Siswa mengaku lebih siap secara konseptual setelah dibimbing menentukan tema dan kata kunci.</w:t>
      </w:r>
      <w:r w:rsidR="002B6F61">
        <w:rPr>
          <w:noProof/>
          <w:lang w:val="id-ID"/>
        </w:rPr>
        <w:t xml:space="preserve"> </w:t>
      </w:r>
      <w:r w:rsidR="00CD0920">
        <w:rPr>
          <w:noProof/>
          <w:lang w:val="id-ID"/>
        </w:rPr>
        <w:t xml:space="preserve"> Seperti yang diungkapkan </w:t>
      </w:r>
      <w:r w:rsidR="002B6F61">
        <w:rPr>
          <w:noProof/>
          <w:lang w:val="id-ID"/>
        </w:rPr>
        <w:fldChar w:fldCharType="begin"/>
      </w:r>
      <w:r w:rsidR="002369E9">
        <w:rPr>
          <w:noProof/>
          <w:lang w:val="id-ID"/>
        </w:rPr>
        <w:instrText xml:space="preserve"> ADDIN ZOTERO_ITEM CSL_CITATION {"citationID":"DQ2lBQXV","properties":{"formattedCitation":"(Anandha 2025)","plainCitation":"(Anandha 2025)","noteIndex":0},"citationItems":[{"id":158,"uris":["http://zotero.org/users/local/Ea8efOW0/items/VCNH92R8"],"itemData":{"id":158,"type":"interview","title":"Siswi kelas VII Mts Mu'allimat NU Kudus","author":[{"family":"Anandha","given":"Putri"}],"issued":{"date-parts":[["2025",5,9]]}}}],"schema":"https://github.com/citation-style-language/schema/raw/master/csl-citation.json"} </w:instrText>
      </w:r>
      <w:r w:rsidR="002B6F61">
        <w:rPr>
          <w:noProof/>
          <w:lang w:val="id-ID"/>
        </w:rPr>
        <w:fldChar w:fldCharType="separate"/>
      </w:r>
      <w:r w:rsidR="002369E9" w:rsidRPr="002369E9">
        <w:t>(Anandha 2025)</w:t>
      </w:r>
      <w:r w:rsidR="002B6F61">
        <w:rPr>
          <w:noProof/>
          <w:lang w:val="id-ID"/>
        </w:rPr>
        <w:fldChar w:fldCharType="end"/>
      </w:r>
      <w:r w:rsidR="002369E9">
        <w:rPr>
          <w:noProof/>
          <w:lang w:val="id-ID"/>
        </w:rPr>
        <w:t xml:space="preserve"> </w:t>
      </w:r>
      <w:r w:rsidR="002B6F61" w:rsidRPr="002B6F61">
        <w:rPr>
          <w:noProof/>
          <w:lang w:val="id-ID"/>
        </w:rPr>
        <w:t xml:space="preserve"> dan</w:t>
      </w:r>
      <w:r w:rsidR="002369E9">
        <w:rPr>
          <w:noProof/>
          <w:lang w:val="id-ID"/>
        </w:rPr>
        <w:t xml:space="preserve"> </w:t>
      </w:r>
      <w:r w:rsidR="002369E9">
        <w:rPr>
          <w:noProof/>
          <w:lang w:val="id-ID"/>
        </w:rPr>
        <w:fldChar w:fldCharType="begin"/>
      </w:r>
      <w:r w:rsidR="002369E9">
        <w:rPr>
          <w:noProof/>
          <w:lang w:val="id-ID"/>
        </w:rPr>
        <w:instrText xml:space="preserve"> ADDIN ZOTERO_ITEM CSL_CITATION {"citationID":"Xdlfxfoh","properties":{"formattedCitation":"(Laila Ramadhani 2025)","plainCitation":"(Laila Ramadhani 2025)","noteIndex":0},"citationItems":[{"id":156,"uris":["http://zotero.org/users/local/Ea8efOW0/items/NBGYKTE8"],"itemData":{"id":156,"type":"interview","title":"Siswi kelas VII Mts Mu'allimat NU Kudus","author":[{"family":"Laila Ramadhani","given":"Firda"}],"issued":{"date-parts":[["2025",5,9]]}}}],"schema":"https://github.com/citation-style-language/schema/raw/master/csl-citation.json"} </w:instrText>
      </w:r>
      <w:r w:rsidR="002369E9">
        <w:rPr>
          <w:noProof/>
          <w:lang w:val="id-ID"/>
        </w:rPr>
        <w:fldChar w:fldCharType="separate"/>
      </w:r>
      <w:r w:rsidR="002369E9" w:rsidRPr="002369E9">
        <w:t>(Laila Ramadhani 2025)</w:t>
      </w:r>
      <w:r w:rsidR="002369E9">
        <w:rPr>
          <w:noProof/>
          <w:lang w:val="id-ID"/>
        </w:rPr>
        <w:fldChar w:fldCharType="end"/>
      </w:r>
      <w:r w:rsidR="00CD0920">
        <w:rPr>
          <w:noProof/>
          <w:lang w:val="id-ID"/>
        </w:rPr>
        <w:t xml:space="preserve"> </w:t>
      </w:r>
      <w:r w:rsidR="002B6F61" w:rsidRPr="002B6F61">
        <w:rPr>
          <w:noProof/>
          <w:lang w:val="id-ID"/>
        </w:rPr>
        <w:t xml:space="preserve">proses ini membantu mereka memahami alur peristiwa sebelum menggambar. </w:t>
      </w:r>
      <w:r w:rsidR="002369E9">
        <w:rPr>
          <w:noProof/>
          <w:lang w:val="id-ID"/>
        </w:rPr>
        <w:fldChar w:fldCharType="begin"/>
      </w:r>
      <w:r w:rsidR="002369E9">
        <w:rPr>
          <w:noProof/>
          <w:lang w:val="id-ID"/>
        </w:rPr>
        <w:instrText xml:space="preserve"> ADDIN ZOTERO_ITEM CSL_CITATION {"citationID":"OVlsMKQ6","properties":{"formattedCitation":"(Kimmy Farzana 2025)","plainCitation":"(Kimmy Farzana 2025)","noteIndex":0},"citationItems":[{"id":159,"uris":["http://zotero.org/users/local/Ea8efOW0/items/LTRMUXEN"],"itemData":{"id":159,"type":"interview","title":"Siswi kelas VII Mts Mu'allimat NU Kudus","author":[{"family":"Kimmy Farzana","given":"Azzalea"}],"issued":{"date-parts":[["2025",5,9]]}}}],"schema":"https://github.com/citation-style-language/schema/raw/master/csl-citation.json"} </w:instrText>
      </w:r>
      <w:r w:rsidR="002369E9">
        <w:rPr>
          <w:noProof/>
          <w:lang w:val="id-ID"/>
        </w:rPr>
        <w:fldChar w:fldCharType="separate"/>
      </w:r>
      <w:r w:rsidR="002369E9" w:rsidRPr="002369E9">
        <w:t>(Kimmy Farzana 2025)</w:t>
      </w:r>
      <w:r w:rsidR="002369E9">
        <w:rPr>
          <w:noProof/>
          <w:lang w:val="id-ID"/>
        </w:rPr>
        <w:fldChar w:fldCharType="end"/>
      </w:r>
      <w:r w:rsidR="002369E9">
        <w:rPr>
          <w:noProof/>
          <w:lang w:val="id-ID"/>
        </w:rPr>
        <w:t xml:space="preserve"> </w:t>
      </w:r>
      <w:r w:rsidR="002B6F61" w:rsidRPr="002B6F61">
        <w:rPr>
          <w:noProof/>
          <w:lang w:val="id-ID"/>
        </w:rPr>
        <w:t>juga menyampaikan bahwa meskipun sempat bingung, diskusi kelompok membantunya memahami penyusunan peta secara sistematis.</w:t>
      </w:r>
    </w:p>
    <w:p w14:paraId="230E1710" w14:textId="77777777" w:rsidR="00693014" w:rsidRDefault="00B345CB" w:rsidP="00AC52D7">
      <w:pPr>
        <w:spacing w:before="100" w:beforeAutospacing="1" w:after="100" w:afterAutospacing="1" w:line="276" w:lineRule="auto"/>
        <w:ind w:leftChars="0" w:left="0" w:firstLineChars="0" w:firstLine="720"/>
        <w:jc w:val="both"/>
        <w:textDirection w:val="lrTb"/>
        <w:textAlignment w:val="auto"/>
        <w:outlineLvl w:val="9"/>
        <w:rPr>
          <w:position w:val="0"/>
          <w:lang w:val="id-ID" w:eastAsia="zh-CN"/>
        </w:rPr>
      </w:pPr>
      <w:r w:rsidRPr="00DF0FAC">
        <w:rPr>
          <w:i/>
          <w:iCs/>
          <w:position w:val="0"/>
          <w:lang w:val="id-ID" w:eastAsia="zh-CN"/>
        </w:rPr>
        <w:t>Kedua</w:t>
      </w:r>
      <w:r>
        <w:rPr>
          <w:position w:val="0"/>
          <w:lang w:val="id-ID" w:eastAsia="zh-CN"/>
        </w:rPr>
        <w:t xml:space="preserve">, tahap pelaksanaan. </w:t>
      </w:r>
      <w:r w:rsidR="003B5870" w:rsidRPr="00A86B44">
        <w:rPr>
          <w:position w:val="0"/>
          <w:lang w:val="id-ID" w:eastAsia="zh-CN"/>
        </w:rPr>
        <w:t xml:space="preserve">Pelaksanaan pembelajaran dengan metode </w:t>
      </w:r>
      <w:r w:rsidR="003B5870" w:rsidRPr="00A86B44">
        <w:rPr>
          <w:i/>
          <w:iCs/>
          <w:position w:val="0"/>
          <w:lang w:val="id-ID" w:eastAsia="zh-CN"/>
        </w:rPr>
        <w:t>mind mapping</w:t>
      </w:r>
      <w:r w:rsidR="003B5870" w:rsidRPr="00A86B44">
        <w:rPr>
          <w:position w:val="0"/>
          <w:lang w:val="id-ID" w:eastAsia="zh-CN"/>
        </w:rPr>
        <w:t xml:space="preserve"> dilakukan secara bertahap dan terencana. Di minggu pertama, guru menyampaikan materi Sejarah Kebudayaan Islam secara menyeluruh dengan cara yang interaktif. Siswa diajak berdiskusi, bertanya, dan mengamati poin-poin penting dalam materi agar mereka memiliki pemahaman dasar yang kuat sebelum mulai menyusun peta pikiran</w:t>
      </w:r>
      <w:r w:rsidR="00DF0FAC">
        <w:rPr>
          <w:position w:val="0"/>
          <w:lang w:val="id-ID" w:eastAsia="zh-CN"/>
        </w:rPr>
        <w:t xml:space="preserve"> </w:t>
      </w:r>
      <w:r w:rsidR="00DF0FAC">
        <w:rPr>
          <w:position w:val="0"/>
          <w:lang w:val="id-ID" w:eastAsia="zh-CN"/>
        </w:rPr>
        <w:fldChar w:fldCharType="begin"/>
      </w:r>
      <w:r w:rsidR="00DF0FAC">
        <w:rPr>
          <w:position w:val="0"/>
          <w:lang w:val="id-ID" w:eastAsia="zh-CN"/>
        </w:rPr>
        <w:instrText xml:space="preserve"> ADDIN ZOTERO_ITEM CSL_CITATION {"citationID":"g8zVCYjt","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DF0FAC">
        <w:rPr>
          <w:position w:val="0"/>
          <w:lang w:val="id-ID" w:eastAsia="zh-CN"/>
        </w:rPr>
        <w:fldChar w:fldCharType="separate"/>
      </w:r>
      <w:r w:rsidR="00DF0FAC" w:rsidRPr="00DF0FAC">
        <w:t>(Hidayah 2025)</w:t>
      </w:r>
      <w:r w:rsidR="00DF0FAC">
        <w:rPr>
          <w:position w:val="0"/>
          <w:lang w:val="id-ID" w:eastAsia="zh-CN"/>
        </w:rPr>
        <w:fldChar w:fldCharType="end"/>
      </w:r>
      <w:r w:rsidR="003B5870" w:rsidRPr="00A86B44">
        <w:rPr>
          <w:position w:val="0"/>
          <w:lang w:val="id-ID" w:eastAsia="zh-CN"/>
        </w:rPr>
        <w:t>. Tujuannya adalah agar siswa tidak hanya menerima informasi, tetapi juga mulai memahami bagaimana peristiwa-peristiwa sejarah saling berkaitan.</w:t>
      </w:r>
      <w:r w:rsidR="00675FD3">
        <w:rPr>
          <w:position w:val="0"/>
          <w:lang w:val="id-ID" w:eastAsia="zh-CN"/>
        </w:rPr>
        <w:t xml:space="preserve"> </w:t>
      </w:r>
      <w:r w:rsidR="00980A4D">
        <w:rPr>
          <w:noProof/>
          <w:position w:val="0"/>
          <w:lang w:val="id-ID" w:eastAsia="zh-CN"/>
        </w:rPr>
        <w:t xml:space="preserve"> </w:t>
      </w:r>
      <w:r w:rsidR="003B5870" w:rsidRPr="00A86B44">
        <w:rPr>
          <w:position w:val="0"/>
          <w:lang w:val="id-ID" w:eastAsia="zh-CN"/>
        </w:rPr>
        <w:t xml:space="preserve">Pada minggu kedua, siswa mulai menyusun </w:t>
      </w:r>
      <w:r w:rsidR="003B5870" w:rsidRPr="00A86B44">
        <w:rPr>
          <w:i/>
          <w:iCs/>
          <w:position w:val="0"/>
          <w:lang w:val="id-ID" w:eastAsia="zh-CN"/>
        </w:rPr>
        <w:t>mind map</w:t>
      </w:r>
      <w:r w:rsidR="003B5870" w:rsidRPr="00A86B44">
        <w:rPr>
          <w:position w:val="0"/>
          <w:lang w:val="id-ID" w:eastAsia="zh-CN"/>
        </w:rPr>
        <w:t xml:space="preserve"> secara mandiri. Mereka diberi kebebasan untuk mengekspresikan pemahamannya dalam bentuk visual, dengan gaya dan kreativitas masing-masing. </w:t>
      </w:r>
    </w:p>
    <w:p w14:paraId="5CBA0565" w14:textId="47F27767" w:rsidR="0099014B" w:rsidRPr="00693014" w:rsidRDefault="004E1424" w:rsidP="00AC52D7">
      <w:pPr>
        <w:spacing w:before="100" w:beforeAutospacing="1" w:after="100" w:afterAutospacing="1" w:line="276" w:lineRule="auto"/>
        <w:ind w:leftChars="0" w:left="0" w:firstLineChars="0" w:firstLine="720"/>
        <w:jc w:val="both"/>
        <w:textDirection w:val="lrTb"/>
        <w:textAlignment w:val="auto"/>
        <w:outlineLvl w:val="9"/>
        <w:rPr>
          <w:position w:val="0"/>
          <w:lang w:val="id-ID" w:eastAsia="zh-CN"/>
        </w:rPr>
      </w:pPr>
      <w:r w:rsidRPr="004E1424">
        <w:rPr>
          <w:noProof/>
          <w:lang w:val="id-ID"/>
        </w:rPr>
        <w:t>Yang menjadi fokus utama adalah bahwa isi peta mencerminkan materi yang telah dipelajari dan menunjukkan hubungan antar konsep secara logis</w:t>
      </w:r>
      <w:r w:rsidR="00DF0FAC">
        <w:rPr>
          <w:noProof/>
          <w:lang w:val="id-ID"/>
        </w:rPr>
        <w:t xml:space="preserve"> </w:t>
      </w:r>
      <w:r w:rsidR="00DF0FAC">
        <w:rPr>
          <w:noProof/>
          <w:lang w:val="id-ID"/>
        </w:rPr>
        <w:fldChar w:fldCharType="begin"/>
      </w:r>
      <w:r w:rsidR="00DF0FAC">
        <w:rPr>
          <w:noProof/>
          <w:lang w:val="id-ID"/>
        </w:rPr>
        <w:instrText xml:space="preserve"> ADDIN ZOTERO_ITEM CSL_CITATION {"citationID":"g09cVQBf","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DF0FAC">
        <w:rPr>
          <w:noProof/>
          <w:lang w:val="id-ID"/>
        </w:rPr>
        <w:fldChar w:fldCharType="separate"/>
      </w:r>
      <w:r w:rsidR="00DF0FAC" w:rsidRPr="00DF0FAC">
        <w:t>(Hidayah 2025)</w:t>
      </w:r>
      <w:r w:rsidR="00DF0FAC">
        <w:rPr>
          <w:noProof/>
          <w:lang w:val="id-ID"/>
        </w:rPr>
        <w:fldChar w:fldCharType="end"/>
      </w:r>
      <w:r w:rsidR="003B5870" w:rsidRPr="004E1424">
        <w:rPr>
          <w:noProof/>
          <w:position w:val="0"/>
          <w:lang w:val="id-ID" w:eastAsia="zh-CN"/>
        </w:rPr>
        <w:t>.</w:t>
      </w:r>
      <w:r w:rsidR="00980A4D">
        <w:rPr>
          <w:noProof/>
          <w:position w:val="0"/>
          <w:lang w:val="id-ID" w:eastAsia="zh-CN"/>
        </w:rPr>
        <w:t xml:space="preserve"> </w:t>
      </w:r>
      <w:r w:rsidR="00980A4D" w:rsidRPr="00980A4D">
        <w:rPr>
          <w:noProof/>
          <w:lang w:val="id-ID"/>
        </w:rPr>
        <w:t xml:space="preserve">Proses ini mendorong siswa berpikir kritis dan mengaitkan informasi lama dengan pengetahuan baru sebagaimana dikemukakan Piaget dalam teori asimilasi dan akomodasi </w:t>
      </w:r>
      <w:r w:rsidR="00980A4D">
        <w:rPr>
          <w:noProof/>
          <w:lang w:val="id-ID"/>
        </w:rPr>
        <w:fldChar w:fldCharType="begin"/>
      </w:r>
      <w:r w:rsidR="00980A4D">
        <w:rPr>
          <w:noProof/>
          <w:lang w:val="id-ID"/>
        </w:rPr>
        <w:instrText xml:space="preserve"> ADDIN ZOTERO_ITEM CSL_CITATION {"citationID":"UtrvcoO0","properties":{"formattedCitation":"(Ichsan 2018)","plainCitation":"(Ichsan 2018)","noteIndex":0},"citationItems":[{"id":102,"uris":["http://zotero.org/users/local/Ea8efOW0/items/KVUYJPAB"],"itemData":{"id":102,"type":"article-journal","issue":"1","title":"Mempertimbangkan Teori Perkembangan Kognitif Jean Piaget Dalam Pembelajaran PAI","volume":"1","author":[{"family":"Ichsan","given":"Ichsan"}],"issued":{"date-parts":[["2018"]]}}}],"schema":"https://github.com/citation-style-language/schema/raw/master/csl-citation.json"} </w:instrText>
      </w:r>
      <w:r w:rsidR="00980A4D">
        <w:rPr>
          <w:noProof/>
          <w:lang w:val="id-ID"/>
        </w:rPr>
        <w:fldChar w:fldCharType="separate"/>
      </w:r>
      <w:r w:rsidR="00980A4D" w:rsidRPr="00980A4D">
        <w:t>(Ichsan 2018)</w:t>
      </w:r>
      <w:r w:rsidR="00980A4D">
        <w:rPr>
          <w:noProof/>
          <w:lang w:val="id-ID"/>
        </w:rPr>
        <w:fldChar w:fldCharType="end"/>
      </w:r>
      <w:r w:rsidR="00980A4D" w:rsidRPr="00980A4D">
        <w:rPr>
          <w:noProof/>
          <w:lang w:val="id-ID"/>
        </w:rPr>
        <w:t>.</w:t>
      </w:r>
      <w:r w:rsidR="00693014">
        <w:rPr>
          <w:position w:val="0"/>
          <w:lang w:val="id-ID" w:eastAsia="zh-CN"/>
        </w:rPr>
        <w:t xml:space="preserve"> </w:t>
      </w:r>
      <w:r w:rsidR="00F44276" w:rsidRPr="00F44276">
        <w:rPr>
          <w:noProof/>
          <w:lang w:val="id-ID"/>
        </w:rPr>
        <w:t>Pelaksanaan ini menunjukkan dampak yang signifikan. Berdasarkan hasil wawancara</w:t>
      </w:r>
      <w:r w:rsidR="00DF0FAC">
        <w:rPr>
          <w:noProof/>
          <w:lang w:val="id-ID"/>
        </w:rPr>
        <w:t xml:space="preserve">  </w:t>
      </w:r>
      <w:r w:rsidR="00DF0FAC">
        <w:rPr>
          <w:noProof/>
          <w:lang w:val="id-ID"/>
        </w:rPr>
        <w:fldChar w:fldCharType="begin"/>
      </w:r>
      <w:r w:rsidR="00DF0FAC">
        <w:rPr>
          <w:noProof/>
          <w:lang w:val="id-ID"/>
        </w:rPr>
        <w:instrText xml:space="preserve"> ADDIN ZOTERO_ITEM CSL_CITATION {"citationID":"EFlRzIqh","properties":{"formattedCitation":"(Laila Ramadhani 2025)","plainCitation":"(Laila Ramadhani 2025)","noteIndex":0},"citationItems":[{"id":156,"uris":["http://zotero.org/users/local/Ea8efOW0/items/NBGYKTE8"],"itemData":{"id":156,"type":"interview","title":"Siswi kelas VII Mts Mu'allimat NU Kudus","author":[{"family":"Laila Ramadhani","given":"Firda"}],"issued":{"date-parts":[["2025",5,9]]}}}],"schema":"https://github.com/citation-style-language/schema/raw/master/csl-citation.json"} </w:instrText>
      </w:r>
      <w:r w:rsidR="00DF0FAC">
        <w:rPr>
          <w:noProof/>
          <w:lang w:val="id-ID"/>
        </w:rPr>
        <w:fldChar w:fldCharType="separate"/>
      </w:r>
      <w:r w:rsidR="00DF0FAC" w:rsidRPr="00DF0FAC">
        <w:t>(Laila Ramadhani 2025)</w:t>
      </w:r>
      <w:r w:rsidR="00DF0FAC">
        <w:rPr>
          <w:noProof/>
          <w:lang w:val="id-ID"/>
        </w:rPr>
        <w:fldChar w:fldCharType="end"/>
      </w:r>
      <w:r w:rsidR="00DF0FAC">
        <w:rPr>
          <w:noProof/>
          <w:lang w:val="id-ID"/>
        </w:rPr>
        <w:t xml:space="preserve"> </w:t>
      </w:r>
      <w:r w:rsidR="00F44276" w:rsidRPr="00F44276">
        <w:rPr>
          <w:noProof/>
          <w:lang w:val="id-ID"/>
        </w:rPr>
        <w:t xml:space="preserve">mengaku lebih senang dan lebih mudah memahami materi dengan membuat </w:t>
      </w:r>
      <w:r w:rsidR="00F44276" w:rsidRPr="00F44276">
        <w:rPr>
          <w:i/>
          <w:iCs/>
          <w:noProof/>
          <w:lang w:val="id-ID"/>
        </w:rPr>
        <w:t>mind map</w:t>
      </w:r>
      <w:r w:rsidR="00F44276" w:rsidRPr="00F44276">
        <w:rPr>
          <w:noProof/>
          <w:lang w:val="id-ID"/>
        </w:rPr>
        <w:t xml:space="preserve">. Hal ini memperkuat gagasan Buzan </w:t>
      </w:r>
      <w:r w:rsidR="00F44276">
        <w:rPr>
          <w:noProof/>
          <w:lang w:val="id-ID"/>
        </w:rPr>
        <w:fldChar w:fldCharType="begin"/>
      </w:r>
      <w:r w:rsidR="00F44276">
        <w:rPr>
          <w:noProof/>
          <w:lang w:val="id-ID"/>
        </w:rPr>
        <w:instrText xml:space="preserve"> ADDIN ZOTERO_ITEM CSL_CITATION {"citationID":"9VghdF4h","properties":{"formattedCitation":"(Husni dan Malang 2018)","plainCitation":"(Husni dan Malang 2018)","noteIndex":0},"citationItems":[{"id":146,"uris":["http://zotero.org/users/local/Ea8efOW0/items/ZFUE45HC"],"itemData":{"id":146,"type":"article-journal","language":"id","source":"Zotero","title":"MEMAHAMI KONSEP PEMIKIRAN MINDMAPTONY BUZAN (1970) DALAM REALITAS KEHIDUPAN BELAJAR ANAK","volume":"3","author":[{"family":"Husni","given":"Muhamad"},{"family":"Malang","given":"IAI Al-Qolam Gondanglegi"}],"issued":{"date-parts":[["2018"]]}}}],"schema":"https://github.com/citation-style-language/schema/raw/master/csl-citation.json"} </w:instrText>
      </w:r>
      <w:r w:rsidR="00F44276">
        <w:rPr>
          <w:noProof/>
          <w:lang w:val="id-ID"/>
        </w:rPr>
        <w:fldChar w:fldCharType="separate"/>
      </w:r>
      <w:r w:rsidR="00F44276" w:rsidRPr="00F44276">
        <w:t>(Husni dan Malang 2018)</w:t>
      </w:r>
      <w:r w:rsidR="00F44276">
        <w:rPr>
          <w:noProof/>
          <w:lang w:val="id-ID"/>
        </w:rPr>
        <w:fldChar w:fldCharType="end"/>
      </w:r>
      <w:r w:rsidR="00F44276" w:rsidRPr="00F44276">
        <w:rPr>
          <w:noProof/>
          <w:lang w:val="id-ID"/>
        </w:rPr>
        <w:t xml:space="preserve"> bahwa </w:t>
      </w:r>
      <w:r w:rsidR="00F44276" w:rsidRPr="00F44276">
        <w:rPr>
          <w:i/>
          <w:iCs/>
          <w:noProof/>
          <w:lang w:val="id-ID"/>
        </w:rPr>
        <w:t>mind mapping</w:t>
      </w:r>
      <w:r w:rsidR="00F44276" w:rsidRPr="00F44276">
        <w:rPr>
          <w:noProof/>
          <w:lang w:val="id-ID"/>
        </w:rPr>
        <w:t xml:space="preserve"> membantu otak menyerap informasi secara visual dan non-linier. Penelitian</w:t>
      </w:r>
      <w:r w:rsidR="00F44276">
        <w:rPr>
          <w:noProof/>
          <w:lang w:val="id-ID"/>
        </w:rPr>
        <w:t xml:space="preserve"> </w:t>
      </w:r>
      <w:r w:rsidR="00F44276" w:rsidRPr="002429C2">
        <w:rPr>
          <w:noProof/>
          <w:lang w:val="id-ID"/>
        </w:rPr>
        <w:t>oleh Mimi Hilmiah dan Syamsul Arifin</w:t>
      </w:r>
      <w:r w:rsidR="00F44276">
        <w:rPr>
          <w:noProof/>
          <w:lang w:val="id-ID"/>
        </w:rPr>
        <w:t xml:space="preserve"> </w:t>
      </w:r>
      <w:r w:rsidR="00F44276">
        <w:rPr>
          <w:noProof/>
          <w:lang w:val="id-ID"/>
        </w:rPr>
        <w:fldChar w:fldCharType="begin"/>
      </w:r>
      <w:r w:rsidR="00F44276">
        <w:rPr>
          <w:noProof/>
          <w:lang w:val="id-ID"/>
        </w:rPr>
        <w:instrText xml:space="preserve"> ADDIN ZOTERO_ITEM CSL_CITATION {"citationID":"BOfNuQgi","properties":{"formattedCitation":"(Hilmiah dan Arifin 2025)","plainCitation":"(Hilmiah dan Arifin 2025)","noteIndex":0},"citationItems":[{"id":148,"uris":["http://zotero.org/users/local/Ea8efOW0/items/XH9TGFTZ"],"itemData":{"id":148,"type":"article-journal","abstract":"Education in the modern era faces major challenges in developing students' understanding and creativity amidst limited resources and time. One potential solution that can improve the quality of learning is the mindmapping method, which is known to help students organize ideas and information visually, thereby improving their understanding and creativity. This study aims to explore the effectiveness of using mind mapping in learning, with a focus on its influence on students' understanding of the material and creativity. The method used in this study is a qualitative approach with library research, where data is obtained from journal articles, books, and other relevant sources that discuss mind mapping in the context of education. The results of the discussion show that mind mapping has proven effective in facilitating students' understanding of the concepts taught and stimulating their creativity in solving problems. By using visualization techniques, students can connect various ideas and information that were previously separate. The conclusion of this study confirms that mind mapping is an effective method for improving students' understanding and creativity, and can be applied in various learning contexts to support students' cognitive and creative development. This study also provides recommendations for educators to integrate mindmapping into their teaching methods.","issue":"2","language":"id","source":"Zotero","title":"Mind Mapping: Strategi Pembelajaran untuk Meningkatkan Pemahaman dan Daya Kreatif Siswa","volume":"2","author":[{"family":"Hilmiah","given":"Mimi"},{"family":"Arifin","given":"Syamsul"}],"issued":{"date-parts":[["2025"]]}}}],"schema":"https://github.com/citation-style-language/schema/raw/master/csl-citation.json"} </w:instrText>
      </w:r>
      <w:r w:rsidR="00F44276">
        <w:rPr>
          <w:noProof/>
          <w:lang w:val="id-ID"/>
        </w:rPr>
        <w:fldChar w:fldCharType="separate"/>
      </w:r>
      <w:r w:rsidR="00F44276" w:rsidRPr="00F44276">
        <w:t>(Hilmiah dan Arifin 2025)</w:t>
      </w:r>
      <w:r w:rsidR="00F44276">
        <w:rPr>
          <w:noProof/>
          <w:lang w:val="id-ID"/>
        </w:rPr>
        <w:fldChar w:fldCharType="end"/>
      </w:r>
      <w:r w:rsidR="00F44276" w:rsidRPr="00F44276">
        <w:rPr>
          <w:noProof/>
          <w:lang w:val="id-ID"/>
        </w:rPr>
        <w:t xml:space="preserve"> juga menguatkan bahwa metode ini efektif dalam meningkatkan pemahaman siswa.</w:t>
      </w:r>
    </w:p>
    <w:p w14:paraId="31FA142B" w14:textId="7C36C895" w:rsidR="00F03DF9" w:rsidRPr="00F44276" w:rsidRDefault="00F44276" w:rsidP="00AC52D7">
      <w:pPr>
        <w:spacing w:before="100" w:beforeAutospacing="1" w:after="100" w:afterAutospacing="1" w:line="276" w:lineRule="auto"/>
        <w:ind w:leftChars="0" w:left="0" w:firstLineChars="0" w:firstLine="720"/>
        <w:jc w:val="both"/>
        <w:textDirection w:val="lrTb"/>
        <w:textAlignment w:val="auto"/>
        <w:outlineLvl w:val="9"/>
        <w:rPr>
          <w:noProof/>
          <w:position w:val="0"/>
          <w:lang w:val="id-ID" w:eastAsia="zh-CN"/>
        </w:rPr>
      </w:pPr>
      <w:r w:rsidRPr="00F44276">
        <w:rPr>
          <w:noProof/>
          <w:lang w:val="id-ID"/>
        </w:rPr>
        <w:t xml:space="preserve"> Pengalaman siswa MTs Mu’allimat NU Kudus ini sejalan dengan berbagai temuan penelitian lain, seperti yang dilakukan di MIN 2 Kepulauan Sangihe </w:t>
      </w:r>
      <w:r>
        <w:rPr>
          <w:noProof/>
          <w:lang w:val="id-ID"/>
        </w:rPr>
        <w:fldChar w:fldCharType="begin"/>
      </w:r>
      <w:r>
        <w:rPr>
          <w:noProof/>
          <w:lang w:val="id-ID"/>
        </w:rPr>
        <w:instrText xml:space="preserve"> ADDIN ZOTERO_ITEM CSL_CITATION {"citationID":"m3l9LQHM","properties":{"formattedCitation":"(Darise dkk. 2024)","plainCitation":"(Darise dkk. 2024)","noteIndex":0},"citationItems":[{"id":120,"uris":["http://zotero.org/users/local/Ea8efOW0/items/BPC9BL6J"],"itemData":{"id":120,"type":"article-journal","abstract":"History of Islamic Culture (SKI) is a subject that must be taught at various levels of madsarah. However, until now learning Islamic Cultural History (SKI) is still considered a boring lesson. To overcome this, the service team, who are lecturers from the Faculty of Tarbiyah and Teacher Training, IAIN Manado, took the initiative to provide assistance using Mind Mapping (mind map) learning media. The Participatory Action Research (PAR) method was used in implementing this program to ensure that the approach was correct. determined to be relevant to students' needs and effective in increasing their involvement and understanding of the lesson material. The service location is at MIN 2 Sangihe Islands, North Sulawesi Province. This service activity received a positive response from students and teachers, showing that mind mapping not only helps students understand and remember the material more easily but also have a positive impact on the teacher's teaching process, especially in the Islamic Cultural History (SKI) subject.","container-title":"NYIUR-Dimas: Jurnal Ilmiah Pengabdian Kepada Masyarakat","DOI":"10.30984/nyiur.v4i2.1127","ISSN":"2963-4059","issue":"2","journalAbbreviation":"nyiur","language":"id","license":"http://creativecommons.org/licenses/by/4.0","note":"publisher: IAIN Manado","page":"58-67","source":"Crossref","title":"Pendampingan Penggunaan Media Pembelajaran Mind Mapping sebagai Solusi Mengatasi Kebosanan Siswa dalam Pembelajaran Sejarah Kebudayaan Islam (SKI) di Min 2 Kepulauan Sangihe","volume":"4","author":[{"family":"Darise","given":"Gina Nurvina"},{"family":"Mahmudah","given":"Nurul"},{"family":"Kusnan","given":"Kusnan"},{"family":"Saud","given":"Indah Wardaty"},{"family":"Jafar","given":"Gita Fajrin"},{"family":"Mokodompit","given":"Nurul Fajriani"},{"family":"Alkatiri","given":"Rahmawaty"}],"issued":{"date-parts":[["2024",12,1]]}}}],"schema":"https://github.com/citation-style-language/schema/raw/master/csl-citation.json"} </w:instrText>
      </w:r>
      <w:r>
        <w:rPr>
          <w:noProof/>
          <w:lang w:val="id-ID"/>
        </w:rPr>
        <w:fldChar w:fldCharType="separate"/>
      </w:r>
      <w:r w:rsidRPr="00F44276">
        <w:t>(Darise dkk. 2024)</w:t>
      </w:r>
      <w:r>
        <w:rPr>
          <w:noProof/>
          <w:lang w:val="id-ID"/>
        </w:rPr>
        <w:fldChar w:fldCharType="end"/>
      </w:r>
      <w:r w:rsidRPr="00F44276">
        <w:rPr>
          <w:noProof/>
          <w:lang w:val="id-ID"/>
        </w:rPr>
        <w:t xml:space="preserve">, MA Darul Hikam Mojokerto </w:t>
      </w:r>
      <w:r w:rsidR="005029EB">
        <w:rPr>
          <w:noProof/>
          <w:lang w:val="id-ID"/>
        </w:rPr>
        <w:fldChar w:fldCharType="begin"/>
      </w:r>
      <w:r w:rsidR="005029EB">
        <w:rPr>
          <w:noProof/>
          <w:lang w:val="id-ID"/>
        </w:rPr>
        <w:instrText xml:space="preserve"> ADDIN ZOTERO_ITEM CSL_CITATION {"citationID":"7nGI36Gj","properties":{"formattedCitation":"(Anjallina dkk. 2024)","plainCitation":"(Anjallina dkk. 2024)","noteIndex":0},"citationItems":[{"id":122,"uris":["http://zotero.org/users/local/Ea8efOW0/items/SHJCTIWM"],"itemData":{"id":122,"type":"article-journal","abstract":"Education plays a strategic role in developing student potential, but challenges remain in the learning process, especially in Islamic Cultural History (SKI) subjects. This study aims to improve the analytical skills of 10th-grade students at MA Darul Hikam Mojokerto through the Mind Mapping method. The research method used was Classroom Action Research (CAR) with two cycles, involving 7 students. Data collection was conducted through observation, tests, interviews, and documentation. Research results showed a significant increase in students' analytical skills, from an average score of 55.5 in the pre-cycle to 62.8 in the first cycle, and reaching 85.1 in the second cycle. The Mind Mapping method proved effective in helping students identify, connect, and analyze historical concepts more deeply. The study concludes that Mind Mapping can be a very good learning strategy to enhance students' critical and analytical thinking skills.","container-title":"Al-Hasanah : Jurnal Pendidikan Agama Islam","DOI":"10.51729/921226","ISSN":"2774-776X, 2548-7442","issue":"2","journalAbbreviation":"al-Hasanah","language":"id","license":"http://creativecommons.org/licenses/by/4.0/","note":"publisher: STAI Pelabuhan Ratu","page":"574-588","source":"Crossref","title":"PENERAPAN METODE MIND MAPPING UNTUK MENINGKATKAN KEMAMPUAN ANALISIS SISWA PADA MATA PELAJARAN SKI","volume":"9","author":[{"family":"Anjallina","given":"Alfiyatun Nikmah"},{"family":"Gustari","given":"Evelin Diah"},{"literal":"M. Syarif"},{"family":"Isro’iyah","given":"Lailatul"}],"issued":{"date-parts":[["2024",12,31]]}}}],"schema":"https://github.com/citation-style-language/schema/raw/master/csl-citation.json"} </w:instrText>
      </w:r>
      <w:r w:rsidR="005029EB">
        <w:rPr>
          <w:noProof/>
          <w:lang w:val="id-ID"/>
        </w:rPr>
        <w:fldChar w:fldCharType="separate"/>
      </w:r>
      <w:r w:rsidR="005029EB" w:rsidRPr="005029EB">
        <w:t>(Anjallina dkk. 2024)</w:t>
      </w:r>
      <w:r w:rsidR="005029EB">
        <w:rPr>
          <w:noProof/>
          <w:lang w:val="id-ID"/>
        </w:rPr>
        <w:fldChar w:fldCharType="end"/>
      </w:r>
      <w:r w:rsidRPr="00F44276">
        <w:rPr>
          <w:noProof/>
          <w:lang w:val="id-ID"/>
        </w:rPr>
        <w:t xml:space="preserve">, MTs Al-Ghozali, MTs Negeri 1 Ende, dan MAN 3 Solok </w:t>
      </w:r>
      <w:r w:rsidR="005029EB">
        <w:rPr>
          <w:noProof/>
          <w:lang w:val="id-ID"/>
        </w:rPr>
        <w:fldChar w:fldCharType="begin"/>
      </w:r>
      <w:r w:rsidR="005029EB">
        <w:rPr>
          <w:noProof/>
          <w:lang w:val="id-ID"/>
        </w:rPr>
        <w:instrText xml:space="preserve"> ADDIN ZOTERO_ITEM CSL_CITATION {"citationID":"QsMNhpTv","properties":{"formattedCitation":"(Selviana, Himmawan, dan Muna 2022; Ibrahim 2023; Lestari 2024; Nursipa, Najib, dan Muslim 2023)","plainCitation":"(Selviana, Himmawan, dan Muna 2022; Ibrahim 2023; Lestari 2024; Nursipa, Najib, dan Muslim 2023)","noteIndex":0},"citationItems":[{"id":124,"uris":["http://zotero.org/users/local/Ea8efOW0/items/SCWGDBHS"],"itemData":{"id":124,"type":"article-journal","abstract":"Saturated behavior of students during the learning process of Islamic Cultural History makes learning not absorbed to the maximum. This study aims to understand how to apply and the level of effectiveness of the Mind Map in overcoming the boredom experienced by students when learning SKI at MTs Al-Ghozali, so that learning can be absorbed optimally. To obtain complete data, this study uses qualitative methods, with observation techniques, where direct observation uses data collection techniques in the form of writing, documentation, and tables. The results of the study proved that most students felt boredom and boredom during the SKI learning process. Researchers are trying to try one of the Mind Mapping methods to see the effect on the SKI learning process. After using the Mind Mapping method, students are more enthusiastic, active and not as bored as before. The use of the Mind Mapping method is quite appropriate to overcome student boredom in learning Islamic Cultural History. Mind Mapping is an alternative to solving and overcoming the problem of boredom that students experience in the SKI learning process.","container-title":"Journal Islamic Pedagogia","DOI":"10.31943/pedagogia.v2i1.72","ISSN":"2776-4664, 2776-1037","issue":"1","journalAbbreviation":"pedagogia","language":"id","note":"publisher: Universitas Wiralodra","page":"1-10","source":"Crossref","title":"Metode Mind Mapping Untuk Mengatasi Kejenuhan Dalam Pembelajaran Sejarah Kebudayaan Islam Di MTS Al-Ghozali Jatibarang Kabupaten Indramayu","volume":"2","author":[{"family":"Selviana","given":"Sella"},{"family":"Himmawan","given":"Didik"},{"family":"Muna","given":"Naelul"}],"issued":{"date-parts":[["2022",3,12]]}}},{"id":126,"uris":["http://zotero.org/users/local/Ea8efOW0/items/2B4EW8XQ"],"itemData":{"id":126,"type":"article-journal","abstract":"Mind Mapping method in the SKI Subject Khulafur Rasyidin Class VII H MTs. Negeri 1 Ende 3. To find out the learning outcomes of students in the subject of SKI Khulafur Rasyidin Material in class VII H MTs. Negeri 1 Ende after using the Mind Mapping method. The research method used in this study is a descriptive method with a quantitative approach. By using numbers from the start of data collection, interpretation of the data, and appearance of the results. This approach is also connected with research variables that focus on current problems and phenomena that are happening in the form of data in the form of numbers. The type of research used by researchers is classroom action research. The study was conducted with two cycles. In the first cycle, it is known that the success rate is 76% and the average value of formative assessment is 75, this shows an increase in student learning outcomes and even more so in the second cycle with a student success rate of 100%, where the level of student activity reaches 83% and the average value of formative assessment is 84. This indicates that it has reached KKTP or completed. So that the expected increase in student learning outcomes has reached a level of success.","issue":"5","language":"id","source":"Zotero","title":"PENINGKATAN HASIL BELAJAR PESERTA DIDIK DENGAN MENGGUNAKAN METODE MIND MAPPING PADA PELAJARAN SKI MATERI KHULAFAURRASYIDIN KELAS VII H DI MTS. NEGERI 1 ENDE","volume":"1","author":[{"family":"Ibrahim","given":"Irman"}],"issued":{"date-parts":[["2023"]]}}},{"id":130,"uris":["http://zotero.org/users/local/Ea8efOW0/items/R2V5K5US"],"itemData":{"id":130,"type":"article-journal","issue":"02","language":"id","source":"Zotero","title":"Meningkatkan Hasil Belajar SKI Siswa Kelas XI IPA dengan Menggunakan Metode Mind Mapping di MAN 3 Solok","volume":"03","author":[{"family":"Lestari","given":"Atika Putri"}],"issued":{"date-parts":[["2024"]]}}},{"id":128,"uris":["http://zotero.org/users/local/Ea8efOW0/items/AZXN5IIR"],"itemData":{"id":128,"type":"article-journal","abstract":"The history of Islamic culture is one of the subjects owned by Madrasah students as an important subject that aims to shape the character and personality of the community. One of the causes of SKI subjects being difficult to understand and learn is the historical learning of something that happened not experienced by students, as well as the lack of compatibility between students' abilities and the way of delivering the material, Teachers must determine teaching strategies that are adapted to the abilities of students, easy to understand. Therefore, this study aims to provide practical consideration in real-life situations. In this study, the research process began with the first cycle after the initial test was carried out. This study will reveal the problems that occur in the study of Islamic Cultural History using the group mind map method, with the theme of the Ayyubid Dynasty. Based on the results of the action research that has been carried out, it can be concluded that: The application of learning using the Mind Mapping learning method can increase student positive activity, it can be seen from each meeting that positive student activity cycles increased from cycle I by 40.63%, 53.13%, 63.28%, and 77.34%, and with the increase in the average result of the postest value at the end of the 1st cycle to the 1st meeting to the 2nd cycle, namely 2.42%, 12.25%, 17.33%, and 26.45%.","container-title":"ACTION : Jurnal Inovasi Penelitian Tindakan Kelas dan Sekolah","DOI":"10.51878/action.v3i1.1998","ISSN":"2798-5733, 2798-5741","issue":"1","journalAbbreviation":"ACTION","language":"id","license":"https://creativecommons.org/licenses/by-nc-sa/4.0","note":"publisher: Pusat Pengembangan Pendidikan dan Penelitian Indonesia","page":"99-108","source":"Crossref","title":"MODEL PEMBELAJARAN MIND MAPPING DINASTI AL-AYYUBIYAH TERHADAP PEMBELAJARAN SEJARAH KEBUDAYAAN ISLAM DI KELAS VIII F MTSN 2 PURWAKARTA","volume":"3","author":[{"family":"Nursipa","given":"Siti"},{"family":"Najib","given":"Aziz Akhmad"},{"family":"Muslim","given":"Asep Saepul"}],"issued":{"date-parts":[["2023",3,14]]}}}],"schema":"https://github.com/citation-style-language/schema/raw/master/csl-citation.json"} </w:instrText>
      </w:r>
      <w:r w:rsidR="005029EB">
        <w:rPr>
          <w:noProof/>
          <w:lang w:val="id-ID"/>
        </w:rPr>
        <w:fldChar w:fldCharType="separate"/>
      </w:r>
      <w:r w:rsidR="005029EB" w:rsidRPr="005029EB">
        <w:t>(Selviana, Himmawan, dan Muna 2022; Ibrahim 2023; Lestari 2024; Nursipa, Najib, dan Muslim 2023)</w:t>
      </w:r>
      <w:r w:rsidR="005029EB">
        <w:rPr>
          <w:noProof/>
          <w:lang w:val="id-ID"/>
        </w:rPr>
        <w:fldChar w:fldCharType="end"/>
      </w:r>
      <w:r w:rsidR="005029EB">
        <w:rPr>
          <w:noProof/>
          <w:lang w:val="id-ID"/>
        </w:rPr>
        <w:t>.</w:t>
      </w:r>
      <w:r w:rsidRPr="00F44276">
        <w:rPr>
          <w:noProof/>
          <w:lang w:val="id-ID"/>
        </w:rPr>
        <w:t xml:space="preserve"> Semua studi tersebut menunjukkan peningkatan pemahaman, keterlibatan siswa, suasana kelas yang lebih aktif, hingga peningkatan hasil belajar yang </w:t>
      </w:r>
      <w:r w:rsidRPr="00F44276">
        <w:rPr>
          <w:noProof/>
          <w:lang w:val="id-ID"/>
        </w:rPr>
        <w:lastRenderedPageBreak/>
        <w:t>signifikan—bahkan, nilai rata-rata siswa meningkat dari 55,5 menjadi 85,1 dalam dua siklus pembelajaran.</w:t>
      </w:r>
    </w:p>
    <w:p w14:paraId="39B4A958" w14:textId="3BDB7E1D" w:rsidR="00913DE0" w:rsidRPr="00913DE0" w:rsidRDefault="003B5870" w:rsidP="00AC52D7">
      <w:pPr>
        <w:spacing w:before="100" w:beforeAutospacing="1" w:after="100" w:afterAutospacing="1" w:line="276" w:lineRule="auto"/>
        <w:ind w:leftChars="0" w:left="0" w:firstLineChars="0" w:firstLine="720"/>
        <w:jc w:val="both"/>
        <w:textDirection w:val="lrTb"/>
        <w:textAlignment w:val="auto"/>
        <w:outlineLvl w:val="9"/>
        <w:rPr>
          <w:position w:val="0"/>
          <w:lang w:val="id-ID" w:eastAsia="zh-CN"/>
        </w:rPr>
      </w:pPr>
      <w:r w:rsidRPr="00A86B44">
        <w:rPr>
          <w:position w:val="0"/>
          <w:lang w:val="id-ID" w:eastAsia="zh-CN"/>
        </w:rPr>
        <w:t xml:space="preserve">Masuk minggu ketiga, siswa mengumpulkan hasil </w:t>
      </w:r>
      <w:r w:rsidRPr="00A86B44">
        <w:rPr>
          <w:i/>
          <w:iCs/>
          <w:position w:val="0"/>
          <w:lang w:val="id-ID" w:eastAsia="zh-CN"/>
        </w:rPr>
        <w:t>mind mapping</w:t>
      </w:r>
      <w:r w:rsidRPr="00A86B44">
        <w:rPr>
          <w:position w:val="0"/>
          <w:lang w:val="id-ID" w:eastAsia="zh-CN"/>
        </w:rPr>
        <w:t>-nya untuk dinilai. Guru meminta agar setiap siswa menyerahkan tugasnya secara langsung</w:t>
      </w:r>
      <w:r w:rsidR="00913DE0">
        <w:rPr>
          <w:position w:val="0"/>
          <w:lang w:val="id-ID" w:eastAsia="zh-CN"/>
        </w:rPr>
        <w:t xml:space="preserve"> </w:t>
      </w:r>
      <w:r w:rsidRPr="00A86B44">
        <w:rPr>
          <w:position w:val="0"/>
          <w:lang w:val="id-ID" w:eastAsia="zh-CN"/>
        </w:rPr>
        <w:t>baik di dalam kelas maupun di ruang guru</w:t>
      </w:r>
      <w:r w:rsidR="00913DE0">
        <w:rPr>
          <w:position w:val="0"/>
          <w:lang w:val="id-ID" w:eastAsia="zh-CN"/>
        </w:rPr>
        <w:t xml:space="preserve"> </w:t>
      </w:r>
      <w:r w:rsidRPr="00A86B44">
        <w:rPr>
          <w:position w:val="0"/>
          <w:lang w:val="id-ID" w:eastAsia="zh-CN"/>
        </w:rPr>
        <w:t>sebagai bentuk tanggung jawab pribadi. Dalam proses pengumpulan ini, guru juga melakukan tanya jawab singkat untuk menilai sejauh mana pemahaman siswa terhadap materi yang mereka visualisasikan</w:t>
      </w:r>
      <w:r w:rsidR="00DF0FAC">
        <w:rPr>
          <w:position w:val="0"/>
          <w:lang w:val="id-ID" w:eastAsia="zh-CN"/>
        </w:rPr>
        <w:t xml:space="preserve"> </w:t>
      </w:r>
      <w:r w:rsidR="00DF0FAC">
        <w:rPr>
          <w:position w:val="0"/>
          <w:lang w:val="id-ID" w:eastAsia="zh-CN"/>
        </w:rPr>
        <w:fldChar w:fldCharType="begin"/>
      </w:r>
      <w:r w:rsidR="00DF0FAC">
        <w:rPr>
          <w:position w:val="0"/>
          <w:lang w:val="id-ID" w:eastAsia="zh-CN"/>
        </w:rPr>
        <w:instrText xml:space="preserve"> ADDIN ZOTERO_ITEM CSL_CITATION {"citationID":"a9Hr4yq2","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DF0FAC">
        <w:rPr>
          <w:position w:val="0"/>
          <w:lang w:val="id-ID" w:eastAsia="zh-CN"/>
        </w:rPr>
        <w:fldChar w:fldCharType="separate"/>
      </w:r>
      <w:r w:rsidR="00DF0FAC" w:rsidRPr="00DF0FAC">
        <w:t>(Hidayah 2025)</w:t>
      </w:r>
      <w:r w:rsidR="00DF0FAC">
        <w:rPr>
          <w:position w:val="0"/>
          <w:lang w:val="id-ID" w:eastAsia="zh-CN"/>
        </w:rPr>
        <w:fldChar w:fldCharType="end"/>
      </w:r>
      <w:r w:rsidRPr="00A86B44">
        <w:rPr>
          <w:position w:val="0"/>
          <w:lang w:val="id-ID" w:eastAsia="zh-CN"/>
        </w:rPr>
        <w:t>. Dengan pendekatan ini, pembelajaran tidak hanya berpusat pada tugas tertulis, tetapi juga menjadi ruang refleksi dan dialog yang memperkaya proses belajar.</w:t>
      </w:r>
      <w:r w:rsidR="00DF0FAC">
        <w:rPr>
          <w:position w:val="0"/>
          <w:lang w:val="id-ID" w:eastAsia="zh-CN"/>
        </w:rPr>
        <w:t xml:space="preserve"> </w:t>
      </w:r>
      <w:r w:rsidR="002B6F61">
        <w:rPr>
          <w:position w:val="0"/>
          <w:lang w:val="id-ID" w:eastAsia="zh-CN"/>
        </w:rPr>
        <w:t>Berdasarkan hasil wawancara</w:t>
      </w:r>
      <w:r w:rsidR="0099014B">
        <w:rPr>
          <w:position w:val="0"/>
          <w:lang w:val="id-ID" w:eastAsia="zh-CN"/>
        </w:rPr>
        <w:t xml:space="preserve">,  </w:t>
      </w:r>
      <w:r w:rsidR="00DF0FAC">
        <w:rPr>
          <w:noProof/>
          <w:lang w:val="id-ID"/>
        </w:rPr>
        <w:fldChar w:fldCharType="begin"/>
      </w:r>
      <w:r w:rsidR="00DF0FAC">
        <w:rPr>
          <w:noProof/>
          <w:lang w:val="id-ID"/>
        </w:rPr>
        <w:instrText xml:space="preserve"> ADDIN ZOTERO_ITEM CSL_CITATION {"citationID":"N6R4pN5F","properties":{"formattedCitation":"(Anandha 2025)","plainCitation":"(Anandha 2025)","noteIndex":0},"citationItems":[{"id":158,"uris":["http://zotero.org/users/local/Ea8efOW0/items/VCNH92R8"],"itemData":{"id":158,"type":"interview","title":"Siswi kelas VII Mts Mu'allimat NU Kudus","author":[{"family":"Anandha","given":"Putri"}],"issued":{"date-parts":[["2025",5,9]]}}}],"schema":"https://github.com/citation-style-language/schema/raw/master/csl-citation.json"} </w:instrText>
      </w:r>
      <w:r w:rsidR="00DF0FAC">
        <w:rPr>
          <w:noProof/>
          <w:lang w:val="id-ID"/>
        </w:rPr>
        <w:fldChar w:fldCharType="separate"/>
      </w:r>
      <w:r w:rsidR="00DF0FAC" w:rsidRPr="00DF0FAC">
        <w:rPr>
          <w:lang w:val="id-ID"/>
        </w:rPr>
        <w:t>(Anandha 2025)</w:t>
      </w:r>
      <w:r w:rsidR="00DF0FAC">
        <w:rPr>
          <w:noProof/>
          <w:lang w:val="id-ID"/>
        </w:rPr>
        <w:fldChar w:fldCharType="end"/>
      </w:r>
      <w:r w:rsidR="00DF0FAC">
        <w:rPr>
          <w:noProof/>
          <w:lang w:val="id-ID"/>
        </w:rPr>
        <w:t xml:space="preserve"> </w:t>
      </w:r>
      <w:r w:rsidR="00913DE0" w:rsidRPr="00913DE0">
        <w:rPr>
          <w:noProof/>
          <w:lang w:val="id-ID"/>
        </w:rPr>
        <w:t xml:space="preserve">mengaku bahwa penilaian seperti ini lebih bermakna karena mereka tidak hanya diberi nilai, tetapi juga diberi ruang untuk memahami kesalahan dan memperbaikinya. </w:t>
      </w:r>
      <w:r w:rsidR="00DF0FAC">
        <w:rPr>
          <w:noProof/>
          <w:lang w:val="id-ID"/>
        </w:rPr>
        <w:t xml:space="preserve">Hal ini juga disampaikan oleh </w:t>
      </w:r>
      <w:r w:rsidR="00DF0FAC">
        <w:rPr>
          <w:noProof/>
          <w:lang w:val="id-ID"/>
        </w:rPr>
        <w:fldChar w:fldCharType="begin"/>
      </w:r>
      <w:r w:rsidR="00DF0FAC">
        <w:rPr>
          <w:noProof/>
          <w:lang w:val="id-ID"/>
        </w:rPr>
        <w:instrText xml:space="preserve"> ADDIN ZOTERO_ITEM CSL_CITATION {"citationID":"n7klRAzF","properties":{"formattedCitation":"(Kimmy Farzana 2025)","plainCitation":"(Kimmy Farzana 2025)","noteIndex":0},"citationItems":[{"id":159,"uris":["http://zotero.org/users/local/Ea8efOW0/items/LTRMUXEN"],"itemData":{"id":159,"type":"interview","title":"Siswi kelas VII Mts Mu'allimat NU Kudus","author":[{"family":"Kimmy Farzana","given":"Azzalea"}],"issued":{"date-parts":[["2025",5,9]]}}}],"schema":"https://github.com/citation-style-language/schema/raw/master/csl-citation.json"} </w:instrText>
      </w:r>
      <w:r w:rsidR="00DF0FAC">
        <w:rPr>
          <w:noProof/>
          <w:lang w:val="id-ID"/>
        </w:rPr>
        <w:fldChar w:fldCharType="separate"/>
      </w:r>
      <w:r w:rsidR="00DF0FAC" w:rsidRPr="00DF0FAC">
        <w:t>(Kimmy Farzana 2025)</w:t>
      </w:r>
      <w:r w:rsidR="00DF0FAC">
        <w:rPr>
          <w:noProof/>
          <w:lang w:val="id-ID"/>
        </w:rPr>
        <w:fldChar w:fldCharType="end"/>
      </w:r>
      <w:r w:rsidR="00DF0FAC">
        <w:rPr>
          <w:noProof/>
          <w:lang w:val="id-ID"/>
        </w:rPr>
        <w:t xml:space="preserve"> </w:t>
      </w:r>
      <w:r w:rsidR="00913DE0" w:rsidRPr="00913DE0">
        <w:rPr>
          <w:noProof/>
          <w:lang w:val="id-ID"/>
        </w:rPr>
        <w:t>menyatakan bahwa mind mapping membantu mereka lebih memahami hubungan antar tokoh dan peristiwa dalam sejarah Islam dibanding metode pembelajaran sebelumnya.</w:t>
      </w:r>
    </w:p>
    <w:p w14:paraId="0A8433AA" w14:textId="77777777" w:rsidR="00693014" w:rsidRDefault="00B345CB" w:rsidP="00AC52D7">
      <w:pPr>
        <w:spacing w:before="100" w:beforeAutospacing="1" w:after="100" w:afterAutospacing="1" w:line="276" w:lineRule="auto"/>
        <w:ind w:leftChars="0" w:left="0" w:firstLineChars="0" w:firstLine="720"/>
        <w:jc w:val="both"/>
        <w:textDirection w:val="lrTb"/>
        <w:textAlignment w:val="auto"/>
        <w:outlineLvl w:val="9"/>
        <w:rPr>
          <w:position w:val="0"/>
          <w:lang w:val="id-ID" w:eastAsia="zh-CN"/>
        </w:rPr>
      </w:pPr>
      <w:r w:rsidRPr="00DF0FAC">
        <w:rPr>
          <w:i/>
          <w:iCs/>
          <w:position w:val="0"/>
          <w:lang w:val="id-ID" w:eastAsia="zh-CN"/>
        </w:rPr>
        <w:t>Ketiga</w:t>
      </w:r>
      <w:r>
        <w:rPr>
          <w:position w:val="0"/>
          <w:lang w:val="id-ID" w:eastAsia="zh-CN"/>
        </w:rPr>
        <w:t xml:space="preserve">, tahap evaluasi. </w:t>
      </w:r>
      <w:r w:rsidR="003B5870" w:rsidRPr="00A86B44">
        <w:rPr>
          <w:position w:val="0"/>
          <w:lang w:val="id-ID" w:eastAsia="zh-CN"/>
        </w:rPr>
        <w:t>Evaluasi pembelajaran dilakukan secara menyeluruh dan tetap memperhatikan kondisi serta karakteristik masing-masing siswa</w:t>
      </w:r>
      <w:r w:rsidR="000F7B15">
        <w:rPr>
          <w:position w:val="0"/>
          <w:lang w:val="id-ID" w:eastAsia="zh-CN"/>
        </w:rPr>
        <w:t xml:space="preserve"> </w:t>
      </w:r>
      <w:r w:rsidR="000F7B15">
        <w:rPr>
          <w:position w:val="0"/>
          <w:lang w:val="id-ID" w:eastAsia="zh-CN"/>
        </w:rPr>
        <w:fldChar w:fldCharType="begin"/>
      </w:r>
      <w:r w:rsidR="00571C72">
        <w:rPr>
          <w:position w:val="0"/>
          <w:lang w:val="id-ID" w:eastAsia="zh-CN"/>
        </w:rPr>
        <w:instrText xml:space="preserve"> ADDIN ZOTERO_ITEM CSL_CITATION {"citationID":"Drrd6rkp","properties":{"formattedCitation":"(Hizam 2020)","plainCitation":"(Hizam 2020)","noteIndex":0},"citationItems":[{"id":162,"uris":["http://zotero.org/users/local/Ea8efOW0/items/SKK69MQS"],"itemData":{"id":162,"type":"book","edition":"cet 1","event-place":"Mataram","publisher":"Sanabil","publisher-place":"Mataram","title":"EVALUASI PEMBELAJARAN","author":[{"family":"Hizam","given":"Ibnu"}],"issued":{"date-parts":[["2020"]]}}}],"schema":"https://github.com/citation-style-language/schema/raw/master/csl-citation.json"} </w:instrText>
      </w:r>
      <w:r w:rsidR="000F7B15">
        <w:rPr>
          <w:position w:val="0"/>
          <w:lang w:val="id-ID" w:eastAsia="zh-CN"/>
        </w:rPr>
        <w:fldChar w:fldCharType="separate"/>
      </w:r>
      <w:r w:rsidR="00571C72" w:rsidRPr="00571C72">
        <w:t>(Hizam 2020)</w:t>
      </w:r>
      <w:r w:rsidR="000F7B15">
        <w:rPr>
          <w:position w:val="0"/>
          <w:lang w:val="id-ID" w:eastAsia="zh-CN"/>
        </w:rPr>
        <w:fldChar w:fldCharType="end"/>
      </w:r>
      <w:r w:rsidR="003B5870" w:rsidRPr="00A86B44">
        <w:rPr>
          <w:position w:val="0"/>
          <w:lang w:val="id-ID" w:eastAsia="zh-CN"/>
        </w:rPr>
        <w:t xml:space="preserve">. Setiap </w:t>
      </w:r>
      <w:r w:rsidR="003B5870" w:rsidRPr="00A86B44">
        <w:rPr>
          <w:i/>
          <w:iCs/>
          <w:position w:val="0"/>
          <w:lang w:val="id-ID" w:eastAsia="zh-CN"/>
        </w:rPr>
        <w:t>mind mapping</w:t>
      </w:r>
      <w:r w:rsidR="003B5870" w:rsidRPr="00A86B44">
        <w:rPr>
          <w:position w:val="0"/>
          <w:lang w:val="id-ID" w:eastAsia="zh-CN"/>
        </w:rPr>
        <w:t xml:space="preserve"> yang dikumpulkan ditelaah dengan cermat oleh guru, mulai dari isi materi, ketepatan informasi, keterkaitan antar konsep, hingga cara penyajiannya secara visual. Penilaian tidak hanya berfokus pada aspek kognitif seperti benar atau tidaknya data sejarah, tetapi juga mencakup bagaimana siswa mampu mengatur informasi secara kreatif dan runtut.</w:t>
      </w:r>
      <w:r w:rsidR="00571C72">
        <w:rPr>
          <w:position w:val="0"/>
          <w:lang w:val="id-ID" w:eastAsia="zh-CN"/>
        </w:rPr>
        <w:t xml:space="preserve"> </w:t>
      </w:r>
      <w:r w:rsidR="003B5870" w:rsidRPr="00A86B44">
        <w:rPr>
          <w:position w:val="0"/>
          <w:lang w:val="id-ID" w:eastAsia="zh-CN"/>
        </w:rPr>
        <w:t>Jika ditemukan kekeliruan, guru memberikan umpan balik secara langsung dan mendorong siswa untuk memperbaiki hasil kerjanya. Hal ini dilakukan bukan untuk memberi nilai semata, melainkan sebagai bagian dari proses belajar yang berkelanjutan. Di beberapa kesempatan, guru juga meluangkan waktu di luar jam pelajaran untuk berdiskusi singkat dengan siswa mengenai isi peta pikirannya</w:t>
      </w:r>
      <w:r w:rsidR="00571C72">
        <w:rPr>
          <w:position w:val="0"/>
          <w:lang w:val="id-ID" w:eastAsia="zh-CN"/>
        </w:rPr>
        <w:t xml:space="preserve"> </w:t>
      </w:r>
      <w:r w:rsidR="00571C72">
        <w:rPr>
          <w:position w:val="0"/>
          <w:lang w:val="id-ID" w:eastAsia="zh-CN"/>
        </w:rPr>
        <w:fldChar w:fldCharType="begin"/>
      </w:r>
      <w:r w:rsidR="00571C72">
        <w:rPr>
          <w:position w:val="0"/>
          <w:lang w:val="id-ID" w:eastAsia="zh-CN"/>
        </w:rPr>
        <w:instrText xml:space="preserve"> ADDIN ZOTERO_ITEM CSL_CITATION {"citationID":"0TYRbacu","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571C72">
        <w:rPr>
          <w:position w:val="0"/>
          <w:lang w:val="id-ID" w:eastAsia="zh-CN"/>
        </w:rPr>
        <w:fldChar w:fldCharType="separate"/>
      </w:r>
      <w:r w:rsidR="00571C72" w:rsidRPr="00571C72">
        <w:rPr>
          <w:lang w:val="id-ID"/>
        </w:rPr>
        <w:t>(Hidayah 2025)</w:t>
      </w:r>
      <w:r w:rsidR="00571C72">
        <w:rPr>
          <w:position w:val="0"/>
          <w:lang w:val="id-ID" w:eastAsia="zh-CN"/>
        </w:rPr>
        <w:fldChar w:fldCharType="end"/>
      </w:r>
      <w:r w:rsidR="00571C72">
        <w:rPr>
          <w:position w:val="0"/>
          <w:lang w:val="id-ID" w:eastAsia="zh-CN"/>
        </w:rPr>
        <w:t xml:space="preserve"> </w:t>
      </w:r>
      <w:r w:rsidR="003B5870" w:rsidRPr="00A86B44">
        <w:rPr>
          <w:position w:val="0"/>
          <w:lang w:val="id-ID" w:eastAsia="zh-CN"/>
        </w:rPr>
        <w:t xml:space="preserve">. </w:t>
      </w:r>
    </w:p>
    <w:p w14:paraId="4AD0A90A" w14:textId="0CBEB057" w:rsidR="002369E9" w:rsidRDefault="003B5870" w:rsidP="00AC52D7">
      <w:pPr>
        <w:spacing w:before="100" w:beforeAutospacing="1" w:after="100" w:afterAutospacing="1" w:line="276" w:lineRule="auto"/>
        <w:ind w:leftChars="0" w:left="0" w:firstLineChars="0" w:firstLine="720"/>
        <w:jc w:val="both"/>
        <w:textDirection w:val="lrTb"/>
        <w:textAlignment w:val="auto"/>
        <w:outlineLvl w:val="9"/>
        <w:rPr>
          <w:position w:val="0"/>
          <w:lang w:val="id-ID" w:eastAsia="zh-CN"/>
        </w:rPr>
      </w:pPr>
      <w:r w:rsidRPr="00A86B44">
        <w:rPr>
          <w:position w:val="0"/>
          <w:lang w:val="id-ID" w:eastAsia="zh-CN"/>
        </w:rPr>
        <w:t>Interaksi ini menjadi bagian penting dalam menumbuhkan kesadaran belajar siswa dan membangun komunikasi yang lebih personal antara guru dan peserta didik.</w:t>
      </w:r>
      <w:r w:rsidR="002B6F61">
        <w:rPr>
          <w:position w:val="0"/>
          <w:lang w:val="id-ID" w:eastAsia="zh-CN"/>
        </w:rPr>
        <w:t xml:space="preserve"> </w:t>
      </w:r>
      <w:r w:rsidR="00086589" w:rsidRPr="00086589">
        <w:rPr>
          <w:noProof/>
          <w:position w:val="0"/>
          <w:lang w:val="id-ID" w:eastAsia="zh-CN"/>
        </w:rPr>
        <w:t xml:space="preserve">Selain sebagai alat bantu belajar, </w:t>
      </w:r>
      <w:r w:rsidR="00086589" w:rsidRPr="00086589">
        <w:rPr>
          <w:i/>
          <w:iCs/>
          <w:noProof/>
          <w:position w:val="0"/>
          <w:lang w:val="id-ID" w:eastAsia="zh-CN"/>
        </w:rPr>
        <w:t>mind mapping</w:t>
      </w:r>
      <w:r w:rsidR="00086589" w:rsidRPr="00086589">
        <w:rPr>
          <w:noProof/>
          <w:position w:val="0"/>
          <w:lang w:val="id-ID" w:eastAsia="zh-CN"/>
        </w:rPr>
        <w:t xml:space="preserve"> juga dimanfaatkan sebagai bentuk penilaian autentik</w:t>
      </w:r>
      <w:r w:rsidR="005A5D11">
        <w:rPr>
          <w:noProof/>
          <w:position w:val="0"/>
          <w:lang w:val="id-ID" w:eastAsia="zh-CN"/>
        </w:rPr>
        <w:t xml:space="preserve"> </w:t>
      </w:r>
      <w:r w:rsidR="005A5D11" w:rsidRPr="005A5D11">
        <w:rPr>
          <w:noProof/>
          <w:position w:val="0"/>
          <w:lang w:val="id-ID" w:eastAsia="zh-CN"/>
        </w:rPr>
        <w:t>(Hidayah 2025)</w:t>
      </w:r>
      <w:r w:rsidR="00086589" w:rsidRPr="00086589">
        <w:rPr>
          <w:noProof/>
          <w:position w:val="0"/>
          <w:lang w:val="id-ID" w:eastAsia="zh-CN"/>
        </w:rPr>
        <w:t>. Artinya, penilaian tidak hanya dilihat dari hasil akhir, tetapi juga dari proses berpikir, usaha, dan cara siswa menyusun pemahamannya. Dengan pendekatan ini, pembelajaran Sejarah Kebudayaan Islam menjadi lebih hidup dan bermakna, karena siswa tidak sekadar menghafal, tetapi benar-benar memahami serta mengolah informasi yang mereka pelajari secara kritis, kreatif, dan reflektif.</w:t>
      </w:r>
      <w:r w:rsidR="002369E9">
        <w:rPr>
          <w:noProof/>
          <w:position w:val="0"/>
          <w:lang w:val="id-ID" w:eastAsia="zh-CN"/>
        </w:rPr>
        <w:t xml:space="preserve"> </w:t>
      </w:r>
    </w:p>
    <w:p w14:paraId="2981BBE6" w14:textId="44D21732" w:rsidR="002369E9" w:rsidRDefault="00086589" w:rsidP="00AC52D7">
      <w:pPr>
        <w:spacing w:before="100" w:beforeAutospacing="1" w:after="100" w:afterAutospacing="1" w:line="276" w:lineRule="auto"/>
        <w:ind w:leftChars="0" w:left="0" w:firstLineChars="0" w:firstLine="720"/>
        <w:jc w:val="both"/>
        <w:textDirection w:val="lrTb"/>
        <w:textAlignment w:val="auto"/>
        <w:outlineLvl w:val="9"/>
        <w:rPr>
          <w:noProof/>
          <w:position w:val="0"/>
          <w:lang w:val="id-ID" w:eastAsia="zh-CN"/>
        </w:rPr>
      </w:pPr>
      <w:r w:rsidRPr="00086589">
        <w:rPr>
          <w:noProof/>
          <w:position w:val="0"/>
          <w:lang w:val="id-ID" w:eastAsia="zh-CN"/>
        </w:rPr>
        <w:t xml:space="preserve">Efektivitas metode ini tampak nyata dari respons para siswa. </w:t>
      </w:r>
      <w:r w:rsidR="005A5D11">
        <w:rPr>
          <w:noProof/>
          <w:position w:val="0"/>
          <w:lang w:val="id-ID" w:eastAsia="zh-CN"/>
        </w:rPr>
        <w:t xml:space="preserve">Dalam wawancara siswa </w:t>
      </w:r>
      <w:r w:rsidR="005A5D11">
        <w:rPr>
          <w:noProof/>
          <w:position w:val="0"/>
          <w:lang w:val="id-ID" w:eastAsia="zh-CN"/>
        </w:rPr>
        <w:fldChar w:fldCharType="begin"/>
      </w:r>
      <w:r w:rsidR="005A5D11">
        <w:rPr>
          <w:noProof/>
          <w:position w:val="0"/>
          <w:lang w:val="id-ID" w:eastAsia="zh-CN"/>
        </w:rPr>
        <w:instrText xml:space="preserve"> ADDIN ZOTERO_ITEM CSL_CITATION {"citationID":"NPK3cJJR","properties":{"formattedCitation":"(Sakina Nesyabilla 2025)","plainCitation":"(Sakina Nesyabilla 2025)","noteIndex":0},"citationItems":[{"id":157,"uris":["http://zotero.org/users/local/Ea8efOW0/items/QVZYJ4NX"],"itemData":{"id":157,"type":"interview","title":"Siswi kelas VII Mts Mu'allimat NU Kudus","author":[{"family":"Sakina Nesyabilla","given":"Naura"}],"issued":{"date-parts":[["2025",5,9]]}}}],"schema":"https://github.com/citation-style-language/schema/raw/master/csl-citation.json"} </w:instrText>
      </w:r>
      <w:r w:rsidR="005A5D11">
        <w:rPr>
          <w:noProof/>
          <w:position w:val="0"/>
          <w:lang w:val="id-ID" w:eastAsia="zh-CN"/>
        </w:rPr>
        <w:fldChar w:fldCharType="separate"/>
      </w:r>
      <w:r w:rsidR="005A5D11" w:rsidRPr="005A5D11">
        <w:rPr>
          <w:lang w:val="id-ID"/>
        </w:rPr>
        <w:t>(Sakina Nesyabilla 2025)</w:t>
      </w:r>
      <w:r w:rsidR="005A5D11">
        <w:rPr>
          <w:noProof/>
          <w:position w:val="0"/>
          <w:lang w:val="id-ID" w:eastAsia="zh-CN"/>
        </w:rPr>
        <w:fldChar w:fldCharType="end"/>
      </w:r>
      <w:r w:rsidR="005A5D11">
        <w:rPr>
          <w:noProof/>
          <w:position w:val="0"/>
          <w:lang w:val="id-ID" w:eastAsia="zh-CN"/>
        </w:rPr>
        <w:t xml:space="preserve"> menyatakan bahwa</w:t>
      </w:r>
      <w:r w:rsidRPr="00086589">
        <w:rPr>
          <w:noProof/>
          <w:position w:val="0"/>
          <w:lang w:val="id-ID" w:eastAsia="zh-CN"/>
        </w:rPr>
        <w:t xml:space="preserve"> merasa lebih mudah memahami materi sejarah yang sebelumnya dianggap rumit, karena disajikan dengan cara yang menyenangkan dan tertata. Melalui peta konsep yang mereka buat sendiri, siswa bisa melihat keterkaitan antarperistiwa, mengenal tokoh-tokoh penting, hingga memahami latar belakang sejarah secara </w:t>
      </w:r>
      <w:r w:rsidRPr="00086589">
        <w:rPr>
          <w:noProof/>
          <w:position w:val="0"/>
          <w:lang w:val="id-ID" w:eastAsia="zh-CN"/>
        </w:rPr>
        <w:lastRenderedPageBreak/>
        <w:t xml:space="preserve">utuh. </w:t>
      </w:r>
      <w:r w:rsidR="002369E9">
        <w:rPr>
          <w:noProof/>
          <w:position w:val="0"/>
          <w:lang w:val="id-ID" w:eastAsia="zh-CN"/>
        </w:rPr>
        <w:t xml:space="preserve"> </w:t>
      </w:r>
      <w:r w:rsidRPr="00086589">
        <w:rPr>
          <w:noProof/>
          <w:position w:val="0"/>
          <w:lang w:val="id-ID" w:eastAsia="zh-CN"/>
        </w:rPr>
        <w:t xml:space="preserve">Beberapa siswa yang cenderung belajar secara visual bahkan menjadi lebih percaya diri ketika diminta menjelaskan materi di depan kelas. Dari sisi guru, </w:t>
      </w:r>
      <w:r w:rsidRPr="00086589">
        <w:rPr>
          <w:i/>
          <w:iCs/>
          <w:noProof/>
          <w:position w:val="0"/>
          <w:lang w:val="id-ID" w:eastAsia="zh-CN"/>
        </w:rPr>
        <w:t>mind mapping</w:t>
      </w:r>
      <w:r w:rsidRPr="00086589">
        <w:rPr>
          <w:noProof/>
          <w:position w:val="0"/>
          <w:lang w:val="id-ID" w:eastAsia="zh-CN"/>
        </w:rPr>
        <w:t xml:space="preserve"> memudahkan dalam menilai pemahaman siswa secara lebih mendalam dan personal, karena setiap peta pikiran mencerminkan cara berpikir masing-masing anak</w:t>
      </w:r>
      <w:r w:rsidR="005A5D11">
        <w:rPr>
          <w:noProof/>
          <w:position w:val="0"/>
          <w:lang w:val="id-ID" w:eastAsia="zh-CN"/>
        </w:rPr>
        <w:t xml:space="preserve"> </w:t>
      </w:r>
      <w:r w:rsidR="005A5D11" w:rsidRPr="002B6F61">
        <w:rPr>
          <w:noProof/>
          <w:position w:val="0"/>
          <w:lang w:val="id-ID" w:eastAsia="zh-CN"/>
        </w:rPr>
        <w:fldChar w:fldCharType="begin"/>
      </w:r>
      <w:r w:rsidR="005A5D11" w:rsidRPr="002B6F61">
        <w:rPr>
          <w:noProof/>
          <w:position w:val="0"/>
          <w:lang w:val="id-ID" w:eastAsia="zh-CN"/>
        </w:rPr>
        <w:instrText xml:space="preserve"> ADDIN ZOTERO_ITEM CSL_CITATION {"citationID":"E5FQLYAU","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5A5D11" w:rsidRPr="002B6F61">
        <w:rPr>
          <w:noProof/>
          <w:position w:val="0"/>
          <w:lang w:val="id-ID" w:eastAsia="zh-CN"/>
        </w:rPr>
        <w:fldChar w:fldCharType="separate"/>
      </w:r>
      <w:r w:rsidR="005A5D11" w:rsidRPr="002B6F61">
        <w:rPr>
          <w:lang w:val="id-ID"/>
        </w:rPr>
        <w:t>(Hidayah 2025)</w:t>
      </w:r>
      <w:r w:rsidR="005A5D11" w:rsidRPr="002B6F61">
        <w:rPr>
          <w:noProof/>
          <w:position w:val="0"/>
          <w:lang w:val="id-ID" w:eastAsia="zh-CN"/>
        </w:rPr>
        <w:fldChar w:fldCharType="end"/>
      </w:r>
      <w:r w:rsidRPr="00086589">
        <w:rPr>
          <w:noProof/>
          <w:position w:val="0"/>
          <w:lang w:val="id-ID" w:eastAsia="zh-CN"/>
        </w:rPr>
        <w:t xml:space="preserve">. </w:t>
      </w:r>
    </w:p>
    <w:p w14:paraId="13D0A353" w14:textId="2D2CC4AC" w:rsidR="002369E9" w:rsidRPr="002369E9" w:rsidRDefault="002369E9" w:rsidP="00AC52D7">
      <w:pPr>
        <w:spacing w:before="100" w:beforeAutospacing="1" w:after="100" w:afterAutospacing="1" w:line="276" w:lineRule="auto"/>
        <w:ind w:leftChars="0" w:left="0" w:firstLineChars="0" w:firstLine="720"/>
        <w:jc w:val="both"/>
        <w:textDirection w:val="lrTb"/>
        <w:textAlignment w:val="auto"/>
        <w:outlineLvl w:val="9"/>
        <w:rPr>
          <w:noProof/>
          <w:position w:val="0"/>
          <w:lang w:val="id-ID" w:eastAsia="zh-CN"/>
        </w:rPr>
      </w:pPr>
      <w:r w:rsidRPr="002369E9">
        <w:rPr>
          <w:noProof/>
          <w:position w:val="0"/>
          <w:lang w:val="id-ID" w:eastAsia="zh-CN"/>
        </w:rPr>
        <w:t>Dengan mempertimbangkan respons siswa, kemudahan guru dalam menilai, serta kemampuan mind mapping dalam mengintegrasikan proses berpikir visual, dapat disimpulkan bahwa metode ini memperkaya proses belajar SKI secara signifikan.</w:t>
      </w:r>
      <w:r>
        <w:rPr>
          <w:noProof/>
          <w:position w:val="0"/>
          <w:lang w:val="id-ID" w:eastAsia="zh-CN"/>
        </w:rPr>
        <w:t xml:space="preserve"> </w:t>
      </w:r>
      <w:r w:rsidRPr="002369E9">
        <w:rPr>
          <w:noProof/>
          <w:position w:val="0"/>
          <w:lang w:val="id-ID" w:eastAsia="zh-CN"/>
        </w:rPr>
        <w:t>Implementasi metode mind mapping di MTs Mu’allimat NU Kudus terbukti efektif dalam meningkatkan pemahaman dan partisipasi siswa, sekaligus menjadi solusi inovatif terhadap keterbatasan waktu dan kompleksitas materi sejarah di madrasah.</w:t>
      </w:r>
    </w:p>
    <w:p w14:paraId="3CFF6D9C" w14:textId="3B9D6371" w:rsidR="00B345CB" w:rsidRPr="00B345CB" w:rsidRDefault="00B345CB" w:rsidP="00AC52D7">
      <w:pPr>
        <w:spacing w:before="100" w:beforeAutospacing="1" w:after="100" w:afterAutospacing="1" w:line="276" w:lineRule="auto"/>
        <w:ind w:leftChars="0" w:left="0" w:firstLineChars="0" w:hanging="2"/>
        <w:jc w:val="both"/>
        <w:textDirection w:val="lrTb"/>
        <w:textAlignment w:val="auto"/>
        <w:outlineLvl w:val="9"/>
        <w:rPr>
          <w:b/>
          <w:bCs/>
          <w:position w:val="0"/>
          <w:lang w:val="id-ID" w:eastAsia="zh-CN"/>
        </w:rPr>
      </w:pPr>
      <w:r w:rsidRPr="00B345CB">
        <w:rPr>
          <w:b/>
          <w:bCs/>
          <w:position w:val="0"/>
          <w:lang w:val="id-ID" w:eastAsia="zh-CN"/>
        </w:rPr>
        <w:t>Pengembangan Berpikir Kritis Siswa melalui Mind Mapping</w:t>
      </w:r>
    </w:p>
    <w:p w14:paraId="00529D65" w14:textId="58296918" w:rsidR="002017E1" w:rsidRPr="002017E1" w:rsidRDefault="00B345CB" w:rsidP="00AC52D7">
      <w:pPr>
        <w:spacing w:before="100" w:beforeAutospacing="1" w:after="100" w:afterAutospacing="1" w:line="276" w:lineRule="auto"/>
        <w:ind w:leftChars="0" w:left="0" w:firstLineChars="0" w:firstLine="720"/>
        <w:jc w:val="both"/>
        <w:textDirection w:val="lrTb"/>
        <w:textAlignment w:val="auto"/>
        <w:outlineLvl w:val="9"/>
        <w:rPr>
          <w:noProof/>
          <w:position w:val="0"/>
          <w:lang w:val="id-ID" w:eastAsia="zh-CN"/>
        </w:rPr>
      </w:pPr>
      <w:r w:rsidRPr="002017E1">
        <w:rPr>
          <w:noProof/>
          <w:position w:val="0"/>
          <w:lang w:val="id-ID" w:eastAsia="zh-CN"/>
        </w:rPr>
        <w:t xml:space="preserve">Penerapan metode mind mapping dalam pembelajaran SKI terbukti mampu mengembangkan kemampuan berpikir kritis siswa, terutama pada ranah kognitif tinggi dalam Taksonomi Bloom, yaitu level C4 (menganalisis), C5 (mengevaluasi), dan C6 (mencipta). Mind mapping tidak hanya menuntut siswa untuk sekadar mengingat (C1) atau memahami (C2) isi materi, tetapi juga mendorong mereka untuk mengolah informasi lebih </w:t>
      </w:r>
      <w:r w:rsidR="002017E1" w:rsidRPr="002017E1">
        <w:rPr>
          <w:noProof/>
          <w:position w:val="0"/>
          <w:lang w:val="id-ID" w:eastAsia="zh-CN"/>
        </w:rPr>
        <w:t>men</w:t>
      </w:r>
      <w:r w:rsidRPr="002017E1">
        <w:rPr>
          <w:noProof/>
          <w:position w:val="0"/>
          <w:lang w:val="id-ID" w:eastAsia="zh-CN"/>
        </w:rPr>
        <w:t>dalam</w:t>
      </w:r>
      <w:r w:rsidR="002017E1" w:rsidRPr="002017E1">
        <w:rPr>
          <w:noProof/>
          <w:position w:val="0"/>
          <w:lang w:val="id-ID" w:eastAsia="zh-CN"/>
        </w:rPr>
        <w:t xml:space="preserve"> dan terstruktur</w:t>
      </w:r>
      <w:r w:rsidRPr="002017E1">
        <w:rPr>
          <w:noProof/>
          <w:position w:val="0"/>
          <w:lang w:val="id-ID" w:eastAsia="zh-CN"/>
        </w:rPr>
        <w:t>.</w:t>
      </w:r>
      <w:r w:rsidR="002017E1">
        <w:rPr>
          <w:noProof/>
          <w:position w:val="0"/>
          <w:lang w:val="id-ID" w:eastAsia="zh-CN"/>
        </w:rPr>
        <w:t xml:space="preserve"> </w:t>
      </w:r>
      <w:r w:rsidR="002017E1" w:rsidRPr="002017E1">
        <w:rPr>
          <w:noProof/>
          <w:lang w:val="id-ID"/>
        </w:rPr>
        <w:t>Dalam revisi Taksonomi Bloom yang dikembangkan oleh Krathwohl dan Anderson, ketiga level ini dikategorikan sebagai Higher Order Thinking Skills (HOTS), yang menekankan pada kemampuan siswa untuk menganalisis informasi, mengevaluasi argumen, serta menciptakan produk atau ide baru dari hasil pemahaman mereka</w:t>
      </w:r>
      <w:r w:rsidR="002017E1">
        <w:rPr>
          <w:noProof/>
          <w:lang w:val="id-ID"/>
        </w:rPr>
        <w:t xml:space="preserve"> </w:t>
      </w:r>
      <w:r w:rsidR="002017E1">
        <w:rPr>
          <w:noProof/>
          <w:lang w:val="id-ID"/>
        </w:rPr>
        <w:fldChar w:fldCharType="begin"/>
      </w:r>
      <w:r w:rsidR="002017E1">
        <w:rPr>
          <w:noProof/>
          <w:lang w:val="id-ID"/>
        </w:rPr>
        <w:instrText xml:space="preserve"> ADDIN ZOTERO_ITEM CSL_CITATION {"citationID":"PqzrIGJR","properties":{"formattedCitation":"(Anjani 2024)","plainCitation":"(Anjani 2024)","noteIndex":0},"citationItems":[{"id":169,"uris":["http://zotero.org/users/local/Ea8efOW0/items/TKIEJXKW"],"itemData":{"id":169,"type":"article-journal","abstract":"Textbooks are written by considering various aspects to keep up with the times and implement the curriculum. HOTS is a high-level thinking skill that teachers and students must have in the 21st century. HOTS is an important part of textbooks because textbooks are teaching media. The purpose of this study is to identify the use of HOTS in textbooks and describe the instructions in the Arabic textbook grade VIII by Akhmad Kanzul Fikri. Different levels of instruction manuals are needed to identify students' abilities, improve their understanding, assess and measure learning objectives. This research is a literature research using content analysis technique. Data analysis in this study consists of primary data in the form of textbooks, data collection through documentation, review, selection, data clustering and then drawing conclusions. The results showed that the Arabic textbook for class VIII MTs Miftahul Hidayah has not reflected HOTS, where out of 18 questions, only 5 of them are HOTS.","language":"id","source":"Zotero","title":"PENERAPAN HOTS (HIGHER ORDER THINKING SKILLS) DALAM SOAL BUKU BAHASA ARAB DI MTS MIFTAHUL HIDAYAH","volume":"3","author":[{"family":"Anjani","given":"Novika Dwi"}],"issued":{"date-parts":[["2024"]]}}}],"schema":"https://github.com/citation-style-language/schema/raw/master/csl-citation.json"} </w:instrText>
      </w:r>
      <w:r w:rsidR="002017E1">
        <w:rPr>
          <w:noProof/>
          <w:lang w:val="id-ID"/>
        </w:rPr>
        <w:fldChar w:fldCharType="separate"/>
      </w:r>
      <w:r w:rsidR="002017E1" w:rsidRPr="002017E1">
        <w:t>(Anjani 2024)</w:t>
      </w:r>
      <w:r w:rsidR="002017E1">
        <w:rPr>
          <w:noProof/>
          <w:lang w:val="id-ID"/>
        </w:rPr>
        <w:fldChar w:fldCharType="end"/>
      </w:r>
      <w:r w:rsidR="002017E1" w:rsidRPr="002017E1">
        <w:rPr>
          <w:noProof/>
          <w:lang w:val="id-ID"/>
        </w:rPr>
        <w:t>. Proses berpikir tingkat tinggi ini menjadi penting dalam pembelajaran abad 21, karena menuntut siswa untuk tidak hanya memahami informasi, tetapi juga mengolahnya secara kritis dan kreatif.</w:t>
      </w:r>
    </w:p>
    <w:p w14:paraId="5BE10D2B" w14:textId="7004CD5F" w:rsidR="003C42A1" w:rsidRDefault="00B345CB" w:rsidP="00AC52D7">
      <w:pPr>
        <w:spacing w:before="100" w:beforeAutospacing="1" w:after="100" w:afterAutospacing="1" w:line="276" w:lineRule="auto"/>
        <w:ind w:leftChars="0" w:left="0" w:firstLineChars="0" w:firstLine="720"/>
        <w:jc w:val="both"/>
        <w:textDirection w:val="lrTb"/>
        <w:textAlignment w:val="auto"/>
        <w:outlineLvl w:val="9"/>
        <w:rPr>
          <w:position w:val="0"/>
          <w:lang w:val="id-ID" w:eastAsia="zh-CN"/>
        </w:rPr>
      </w:pPr>
      <w:r w:rsidRPr="00B345CB">
        <w:rPr>
          <w:position w:val="0"/>
          <w:lang w:val="id-ID" w:eastAsia="zh-CN"/>
        </w:rPr>
        <w:t xml:space="preserve">Pada level C4 (menganalisis), </w:t>
      </w:r>
      <w:r w:rsidR="00F24B7A" w:rsidRPr="00F24B7A">
        <w:rPr>
          <w:noProof/>
          <w:lang w:val="id-ID"/>
        </w:rPr>
        <w:t>Kemampuan menganalisis terlihat saat siswa mulai memecah informasi sejarah menjadi bagian-bagian penting, seperti tokoh, peristiwa, dan dampaknya.</w:t>
      </w:r>
      <w:r w:rsidR="00CD0920">
        <w:rPr>
          <w:noProof/>
          <w:lang w:val="id-ID"/>
        </w:rPr>
        <w:t xml:space="preserve"> </w:t>
      </w:r>
      <w:r w:rsidRPr="00B345CB">
        <w:rPr>
          <w:position w:val="0"/>
          <w:lang w:val="id-ID" w:eastAsia="zh-CN"/>
        </w:rPr>
        <w:t>Dalam menyusun mind mapping, mereka harus memilih informasi yang relevan dan mengaitkannya secara logis, misalnya dengan menunjukkan kaitan antara kebijakan khalifah dengan kemajuan budaya Islam. Contohnya, dalam pembahasan Daulah Umayyah, siswa mampu menunjukkan bahwa keberhasilan pemerintahan bukan hanya karena faktor pemimpin, tetapi juga sistem administrasi yang dibangun oleh tokoh-tokoh tertentu di masa itu</w:t>
      </w:r>
      <w:r w:rsidR="007525B1">
        <w:rPr>
          <w:position w:val="0"/>
          <w:lang w:val="id-ID" w:eastAsia="zh-CN"/>
        </w:rPr>
        <w:t xml:space="preserve"> </w:t>
      </w:r>
      <w:r w:rsidR="007525B1">
        <w:rPr>
          <w:position w:val="0"/>
          <w:lang w:val="id-ID" w:eastAsia="zh-CN"/>
        </w:rPr>
        <w:fldChar w:fldCharType="begin"/>
      </w:r>
      <w:r w:rsidR="007525B1">
        <w:rPr>
          <w:position w:val="0"/>
          <w:lang w:val="id-ID" w:eastAsia="zh-CN"/>
        </w:rPr>
        <w:instrText xml:space="preserve"> ADDIN ZOTERO_ITEM CSL_CITATION {"citationID":"uUIFvIUy","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7525B1">
        <w:rPr>
          <w:position w:val="0"/>
          <w:lang w:val="id-ID" w:eastAsia="zh-CN"/>
        </w:rPr>
        <w:fldChar w:fldCharType="separate"/>
      </w:r>
      <w:r w:rsidR="007525B1" w:rsidRPr="007525B1">
        <w:rPr>
          <w:lang w:val="id-ID"/>
        </w:rPr>
        <w:t>(Hidayah 2025)</w:t>
      </w:r>
      <w:r w:rsidR="007525B1">
        <w:rPr>
          <w:position w:val="0"/>
          <w:lang w:val="id-ID" w:eastAsia="zh-CN"/>
        </w:rPr>
        <w:fldChar w:fldCharType="end"/>
      </w:r>
      <w:r w:rsidRPr="00B345CB">
        <w:rPr>
          <w:position w:val="0"/>
          <w:lang w:val="id-ID" w:eastAsia="zh-CN"/>
        </w:rPr>
        <w:t>. Hal ini menunjukkan kemampuan mereka dalam membedakan bagian-bagian dari sebuah sistem dan menjelaskan hubungan sebab-akibatnya.</w:t>
      </w:r>
    </w:p>
    <w:p w14:paraId="583C1027" w14:textId="3DDA6C04" w:rsidR="00F24B7A" w:rsidRPr="00B345CB" w:rsidRDefault="003C42A1" w:rsidP="00AC52D7">
      <w:pPr>
        <w:spacing w:before="100" w:beforeAutospacing="1" w:after="100" w:afterAutospacing="1" w:line="276" w:lineRule="auto"/>
        <w:ind w:leftChars="0" w:left="0" w:firstLineChars="0" w:firstLine="720"/>
        <w:jc w:val="both"/>
        <w:textDirection w:val="lrTb"/>
        <w:textAlignment w:val="auto"/>
        <w:outlineLvl w:val="9"/>
        <w:rPr>
          <w:noProof/>
          <w:position w:val="0"/>
          <w:lang w:val="id-ID" w:eastAsia="zh-CN"/>
        </w:rPr>
      </w:pPr>
      <w:r w:rsidRPr="003C42A1">
        <w:rPr>
          <w:noProof/>
          <w:position w:val="0"/>
          <w:lang w:val="id-ID" w:eastAsia="zh-CN"/>
        </w:rPr>
        <w:t xml:space="preserve">Temuan ini juga diperkuat oleh hasil studi literatur yang dilakukan oleh </w:t>
      </w:r>
      <w:r>
        <w:rPr>
          <w:noProof/>
          <w:position w:val="0"/>
          <w:lang w:val="id-ID" w:eastAsia="zh-CN"/>
        </w:rPr>
        <w:fldChar w:fldCharType="begin"/>
      </w:r>
      <w:r>
        <w:rPr>
          <w:noProof/>
          <w:position w:val="0"/>
          <w:lang w:val="id-ID" w:eastAsia="zh-CN"/>
        </w:rPr>
        <w:instrText xml:space="preserve"> ADDIN ZOTERO_ITEM CSL_CITATION {"citationID":"t87FnOyg","properties":{"formattedCitation":"(Switaningsih, Rakhmawati, dan Handayani 2024)","plainCitation":"(Switaningsih, Rakhmawati, dan Handayani 2024)","noteIndex":0},"citationItems":[{"id":152,"uris":["http://zotero.org/users/local/Ea8efOW0/items/2N9YC7RH"],"itemData":{"id":152,"type":"article-journal","abstract":"The phenomenon of low critical thinking skills of students in basic education with conventional learning models. This study aims to see how far the influence of mind mapping to foster critical thinking skills in elementary school students using the literature review method. This literature study was conducted by analyzing several research articles from 2019 to 2023. Data obtained from Google Schoolar with keywords critical thinking, mind mapping, and elementary school children. The results of this literature obtained 5 articles that fit the criteria of inclusion and exclusion. The results of this literature study show an increase in critical thinking skills of elementary school students using the mind mapping learning model. This is evidenced by analyzing 5 articles that show an average percentage increase in results. Thus, the application of the mind mapping learning model is very helpful for students in improving critical thinking skills and the completeness of learning outcomes in elementary schools.","language":"id","source":"Zotero","title":"ANALISA PENGARUH MIND MAPPING UNTUK MENUMBUHKAN KEMAMPUAN BERPIKIR KRITIS PADA ANAK SEKOLAH DASAR","volume":"10","author":[{"family":"Switaningsih","given":"Christiana"},{"family":"Rakhmawati","given":"Dini"},{"family":"Handayani","given":"Arri"}],"issued":{"date-parts":[["2024"]]}}}],"schema":"https://github.com/citation-style-language/schema/raw/master/csl-citation.json"} </w:instrText>
      </w:r>
      <w:r>
        <w:rPr>
          <w:noProof/>
          <w:position w:val="0"/>
          <w:lang w:val="id-ID" w:eastAsia="zh-CN"/>
        </w:rPr>
        <w:fldChar w:fldCharType="separate"/>
      </w:r>
      <w:r w:rsidRPr="003C42A1">
        <w:rPr>
          <w:lang w:val="id-ID"/>
        </w:rPr>
        <w:t>(Switaningsih, Rakhmawati, dan Handayani 2024)</w:t>
      </w:r>
      <w:r>
        <w:rPr>
          <w:noProof/>
          <w:position w:val="0"/>
          <w:lang w:val="id-ID" w:eastAsia="zh-CN"/>
        </w:rPr>
        <w:fldChar w:fldCharType="end"/>
      </w:r>
      <w:r w:rsidRPr="003C42A1">
        <w:rPr>
          <w:noProof/>
          <w:position w:val="0"/>
          <w:lang w:val="id-ID" w:eastAsia="zh-CN"/>
        </w:rPr>
        <w:t xml:space="preserve">, yang menyimpulkan bahwa penggunaan mind mapping secara konsisten mampu meningkatkan kemampuan berpikir kritis siswa. Hal ini disebabkan karena mind mapping mendorong siswa untuk mengorganisasikan informasi secara sistematis, memahami hubungan antar konsep, serta membentuk pemahaman yang lebih mendalam terhadap materi pelajaran. Kemampuan ini sangat erat kaitannya dengan keterampilan berpikir </w:t>
      </w:r>
      <w:r w:rsidRPr="003C42A1">
        <w:rPr>
          <w:noProof/>
          <w:position w:val="0"/>
          <w:lang w:val="id-ID" w:eastAsia="zh-CN"/>
        </w:rPr>
        <w:lastRenderedPageBreak/>
        <w:t>analitis, di mana siswa dituntut untuk mengurai dan mengkaji keterkaitan berbagai elemen dalam suatu topik.</w:t>
      </w:r>
    </w:p>
    <w:p w14:paraId="07B6CE8E" w14:textId="56F5148B" w:rsidR="00B345CB" w:rsidRDefault="00B345CB" w:rsidP="00AC52D7">
      <w:pPr>
        <w:spacing w:before="100" w:beforeAutospacing="1" w:after="100" w:afterAutospacing="1" w:line="276" w:lineRule="auto"/>
        <w:ind w:leftChars="0" w:left="0" w:firstLineChars="0" w:firstLine="720"/>
        <w:jc w:val="both"/>
        <w:textDirection w:val="lrTb"/>
        <w:textAlignment w:val="auto"/>
        <w:outlineLvl w:val="9"/>
        <w:rPr>
          <w:position w:val="0"/>
          <w:lang w:val="id-ID" w:eastAsia="zh-CN"/>
        </w:rPr>
      </w:pPr>
      <w:r w:rsidRPr="00B345CB">
        <w:rPr>
          <w:position w:val="0"/>
          <w:lang w:val="id-ID" w:eastAsia="zh-CN"/>
        </w:rPr>
        <w:t>Pada level C5 (mengevaluasi). Siswa diberi kesempatan menjelaskan ulang isi mind mapping mereka secara lisan kepada guru, sekaligus ditantang untuk memberikan alasan atas pemilihan struktur, fokus materi, dan prioritas informasi yang mereka tampilkan dalam mind mapping. Misalnya, siswa mampu menjelaskan mengapa Umar bin Abdul Aziz dianggap sebagai tokoh pembaharu dalam sejarah Daulah Umayyah, atau mengapa sistem pemilihan khalifah tertentu menuai konflik</w:t>
      </w:r>
      <w:r w:rsidR="007525B1">
        <w:rPr>
          <w:position w:val="0"/>
          <w:lang w:val="id-ID" w:eastAsia="zh-CN"/>
        </w:rPr>
        <w:t xml:space="preserve"> </w:t>
      </w:r>
      <w:r w:rsidR="007525B1">
        <w:rPr>
          <w:position w:val="0"/>
          <w:lang w:val="id-ID" w:eastAsia="zh-CN"/>
        </w:rPr>
        <w:fldChar w:fldCharType="begin"/>
      </w:r>
      <w:r w:rsidR="007525B1">
        <w:rPr>
          <w:position w:val="0"/>
          <w:lang w:val="id-ID" w:eastAsia="zh-CN"/>
        </w:rPr>
        <w:instrText xml:space="preserve"> ADDIN ZOTERO_ITEM CSL_CITATION {"citationID":"URcNwn3F","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7525B1">
        <w:rPr>
          <w:position w:val="0"/>
          <w:lang w:val="id-ID" w:eastAsia="zh-CN"/>
        </w:rPr>
        <w:fldChar w:fldCharType="separate"/>
      </w:r>
      <w:r w:rsidR="007525B1" w:rsidRPr="007525B1">
        <w:rPr>
          <w:lang w:val="id-ID"/>
        </w:rPr>
        <w:t>(Hidayah 2025)</w:t>
      </w:r>
      <w:r w:rsidR="007525B1">
        <w:rPr>
          <w:position w:val="0"/>
          <w:lang w:val="id-ID" w:eastAsia="zh-CN"/>
        </w:rPr>
        <w:fldChar w:fldCharType="end"/>
      </w:r>
      <w:r w:rsidRPr="00B345CB">
        <w:rPr>
          <w:position w:val="0"/>
          <w:lang w:val="id-ID" w:eastAsia="zh-CN"/>
        </w:rPr>
        <w:t>. Kemampuan mengevaluasi ini mendorong siswa untuk tidak hanya menerima informasi mentah, tetapi berpikir kritis terhadap validitas dan dampaknya.</w:t>
      </w:r>
    </w:p>
    <w:p w14:paraId="743FBDD6" w14:textId="7E72A439" w:rsidR="007525B1" w:rsidRPr="008E68B3" w:rsidRDefault="007525B1" w:rsidP="00AC52D7">
      <w:pPr>
        <w:spacing w:before="100" w:beforeAutospacing="1" w:after="100" w:afterAutospacing="1" w:line="276" w:lineRule="auto"/>
        <w:ind w:leftChars="0" w:left="0" w:firstLineChars="0" w:firstLine="720"/>
        <w:jc w:val="both"/>
        <w:textDirection w:val="lrTb"/>
        <w:textAlignment w:val="auto"/>
        <w:outlineLvl w:val="9"/>
        <w:rPr>
          <w:noProof/>
          <w:position w:val="0"/>
          <w:lang w:val="id-ID" w:eastAsia="zh-CN"/>
        </w:rPr>
      </w:pPr>
      <w:r>
        <w:rPr>
          <w:noProof/>
          <w:position w:val="0"/>
          <w:lang w:val="id-ID" w:eastAsia="zh-CN"/>
        </w:rPr>
        <w:t xml:space="preserve"> Dalam wawancara bersama siswa </w:t>
      </w:r>
      <w:r>
        <w:rPr>
          <w:noProof/>
          <w:position w:val="0"/>
          <w:lang w:val="id-ID" w:eastAsia="zh-CN"/>
        </w:rPr>
        <w:fldChar w:fldCharType="begin"/>
      </w:r>
      <w:r>
        <w:rPr>
          <w:noProof/>
          <w:position w:val="0"/>
          <w:lang w:val="id-ID" w:eastAsia="zh-CN"/>
        </w:rPr>
        <w:instrText xml:space="preserve"> ADDIN ZOTERO_ITEM CSL_CITATION {"citationID":"ApNeA8dw","properties":{"formattedCitation":"(Laila Ramadhani 2025)","plainCitation":"(Laila Ramadhani 2025)","noteIndex":0},"citationItems":[{"id":156,"uris":["http://zotero.org/users/local/Ea8efOW0/items/NBGYKTE8"],"itemData":{"id":156,"type":"interview","title":"Siswi kelas VII Mts Mu'allimat NU Kudus","author":[{"family":"Laila Ramadhani","given":"Firda"}],"issued":{"date-parts":[["2025",5,9]]}}}],"schema":"https://github.com/citation-style-language/schema/raw/master/csl-citation.json"} </w:instrText>
      </w:r>
      <w:r>
        <w:rPr>
          <w:noProof/>
          <w:position w:val="0"/>
          <w:lang w:val="id-ID" w:eastAsia="zh-CN"/>
        </w:rPr>
        <w:fldChar w:fldCharType="separate"/>
      </w:r>
      <w:r w:rsidRPr="007525B1">
        <w:t>(Laila Ramadhani 2025)</w:t>
      </w:r>
      <w:r>
        <w:rPr>
          <w:noProof/>
          <w:position w:val="0"/>
          <w:lang w:val="id-ID" w:eastAsia="zh-CN"/>
        </w:rPr>
        <w:fldChar w:fldCharType="end"/>
      </w:r>
      <w:r>
        <w:rPr>
          <w:noProof/>
          <w:position w:val="0"/>
          <w:lang w:val="id-ID" w:eastAsia="zh-CN"/>
        </w:rPr>
        <w:t xml:space="preserve"> </w:t>
      </w:r>
      <w:r w:rsidR="003C42A1" w:rsidRPr="003C42A1">
        <w:rPr>
          <w:noProof/>
          <w:position w:val="0"/>
          <w:lang w:val="id-ID" w:eastAsia="zh-CN"/>
        </w:rPr>
        <w:t xml:space="preserve">Mind mapping juga memberikan kesempatan untuk melakukan evaluasi secara langsung. Ketika mereka membandingkan beberapa sumber informasi, memilih mana yang paling penting untuk ditampilkan, dan menyusun informasi berdasarkan prioritas secara visual, mereka sebenarnya sedang mengasah kemampuan berpikir kritis mereka. Proses ini </w:t>
      </w:r>
      <w:r w:rsidR="003C42A1" w:rsidRPr="008E68B3">
        <w:rPr>
          <w:noProof/>
          <w:position w:val="0"/>
          <w:lang w:val="id-ID" w:eastAsia="zh-CN"/>
        </w:rPr>
        <w:t xml:space="preserve">membantu </w:t>
      </w:r>
      <w:r w:rsidR="008E68B3" w:rsidRPr="008E68B3">
        <w:rPr>
          <w:lang w:val="id-ID"/>
        </w:rPr>
        <w:t xml:space="preserve">siswa tidak hanya diberi informasi begitu saja </w:t>
      </w:r>
      <w:r w:rsidR="003C42A1" w:rsidRPr="008E68B3">
        <w:rPr>
          <w:noProof/>
          <w:position w:val="0"/>
          <w:lang w:val="id-ID" w:eastAsia="zh-CN"/>
        </w:rPr>
        <w:t>tetapi juga untuk menilai dan memikirkan kembali apa yang mereka anggap paling relevan dan bernilai dalam materi yang sedang dipelajari.</w:t>
      </w:r>
    </w:p>
    <w:p w14:paraId="666BFE0D" w14:textId="4C62C150" w:rsidR="00EE07BA" w:rsidRPr="007525B1" w:rsidRDefault="00EE07BA" w:rsidP="00AC52D7">
      <w:pPr>
        <w:spacing w:before="100" w:beforeAutospacing="1" w:after="100" w:afterAutospacing="1" w:line="276" w:lineRule="auto"/>
        <w:ind w:leftChars="0" w:left="0" w:firstLineChars="0" w:firstLine="720"/>
        <w:jc w:val="both"/>
        <w:textDirection w:val="lrTb"/>
        <w:textAlignment w:val="auto"/>
        <w:outlineLvl w:val="9"/>
        <w:rPr>
          <w:noProof/>
          <w:position w:val="0"/>
          <w:lang w:val="id-ID" w:eastAsia="zh-CN"/>
        </w:rPr>
      </w:pPr>
      <w:r w:rsidRPr="00EE07BA">
        <w:rPr>
          <w:noProof/>
          <w:lang w:val="id-ID"/>
        </w:rPr>
        <w:t xml:space="preserve">Hal ini sejalan dengan </w:t>
      </w:r>
      <w:r w:rsidRPr="00EE07BA">
        <w:rPr>
          <w:noProof/>
          <w:lang w:val="id-ID"/>
        </w:rPr>
        <w:fldChar w:fldCharType="begin"/>
      </w:r>
      <w:r w:rsidRPr="00EE07BA">
        <w:rPr>
          <w:noProof/>
          <w:lang w:val="id-ID"/>
        </w:rPr>
        <w:instrText xml:space="preserve"> ADDIN ZOTERO_ITEM CSL_CITATION {"citationID":"SdYpEZKz","properties":{"formattedCitation":"(Bekti Mulatsih 2021)","plainCitation":"(Bekti Mulatsih 2021)","noteIndex":0},"citationItems":[{"id":177,"uris":["http://zotero.org/users/local/Ea8efOW0/items/M9K844GM"],"itemData":{"id":177,"type":"article-journal","abstract":"The application of the revised Bloom's taxonomy in the development of chemistry problems in the domain of knowledge is still difficult for some chemistry teachers. This paper is a practical study of the preparation of learning objectives and the development of chemical items by applying the revised Bloom's taxonomy which includes three domains, namely knowledge (cognitive), attitude (affective), and skills (psychomotor). This paper is focused on the preparation of learning objectives and the development of chemistry items for the assessment of the domain of knowledge which includes the levels of remembering, understanding, applying, analyzing, evaluating, and creating. The six cognitive processes are sequential from the lowest cognitive processes to the highest cognitive processes called C1-C6 cognition processes. The methodology in this paper consists of three steps, namely examining the meaning of each level of cognition in the revised Bloom taxonomy, developing learning objectives that are in accordance with the cognitive level being studied and continuing with the arrangement of the problem items in chemistry subjects. The strengths of this study are very helpful for chemistry teachers in developing learning objectives and chemistry questions in the domain of knowledge based on the revised Bloom taxonomy, because this study is equipped with descriptions of each cognitive process, examples of learning objectives and appropriate question items. Examples of questions given in this paper are multiple choice types and essay tests, because each type of question has its advantages. The result of this study is that the application of the revised Bloom's taxonomy to the development of chemical problems requires an understanding of each level of the cognitive level in the revised Bloom's taxonomy, as the basis for developing learning objectives and the appropriate problem questions.","container-title":"Ideguru: Jurnal Karya Ilmiah Guru","DOI":"10.51169/ideguru.v6i1.158","ISSN":"2722-2195, 2527-5712","issue":"1","journalAbbreviation":"IG","language":"id","license":"https://creativecommons.org/licenses/by/4.0","source":"DOI.org (Crossref)","title":"Implementation of Revised Bloom Taxonomy in Developing Chemistry Questions in the Domain of Knowledge","URL":"https://jurnal-dikpora.jogjaprov.go.id/index.php/jurnalideguru/article/view/158","volume":"6","author":[{"literal":"Bekti Mulatsih"}],"accessed":{"date-parts":[["2025",5,15]]},"issued":{"date-parts":[["2021",3,15]]}}}],"schema":"https://github.com/citation-style-language/schema/raw/master/csl-citation.json"} </w:instrText>
      </w:r>
      <w:r w:rsidRPr="00EE07BA">
        <w:rPr>
          <w:noProof/>
          <w:lang w:val="id-ID"/>
        </w:rPr>
        <w:fldChar w:fldCharType="separate"/>
      </w:r>
      <w:r w:rsidRPr="00EE07BA">
        <w:rPr>
          <w:lang w:val="id-ID"/>
        </w:rPr>
        <w:t>(Bekti Mulatsih 2021)</w:t>
      </w:r>
      <w:r w:rsidRPr="00EE07BA">
        <w:rPr>
          <w:noProof/>
          <w:lang w:val="id-ID"/>
        </w:rPr>
        <w:fldChar w:fldCharType="end"/>
      </w:r>
      <w:r w:rsidRPr="00EE07BA">
        <w:rPr>
          <w:noProof/>
          <w:lang w:val="id-ID"/>
        </w:rPr>
        <w:t xml:space="preserve">  konsep evaluasi dalam Taksonomi Bloom yang menekankan kemampuan memeriksa dan memberi kritikan berdasarkan standar atau kriteria tertentu. Kemampuan memeriksa (checking) yang meliputi menentukan kelemahan atau kekurangan suatu hasil karya sesuai tolok ukur, juga terjadi dalam proses evaluasi siswa saat mereka menilai informasi sejarah secara kritis dalam pembelajaran SKI melalui mind mapping.</w:t>
      </w:r>
      <w:r w:rsidRPr="00EE07BA">
        <w:rPr>
          <w:lang w:val="id-ID"/>
        </w:rPr>
        <w:t xml:space="preserve"> </w:t>
      </w:r>
      <w:r w:rsidRPr="00EE07BA">
        <w:rPr>
          <w:position w:val="0"/>
          <w:lang w:val="id-ID" w:eastAsia="zh-CN"/>
        </w:rPr>
        <w:t>Dengan demikian, penggunaan mind mapping dalam SKI tidak hanya mengasah keterampilan mengorganisasi informasi, tetapi juga mengembangkan kemampuan evaluatif yang mendalam sesuai dengan ranah kognitif C5 dalam Taksonomi Bloom.</w:t>
      </w:r>
    </w:p>
    <w:p w14:paraId="247DF844" w14:textId="5B8B6824" w:rsidR="00874088" w:rsidRDefault="00B345CB" w:rsidP="00AC52D7">
      <w:pPr>
        <w:spacing w:before="100" w:beforeAutospacing="1" w:after="100" w:afterAutospacing="1" w:line="276" w:lineRule="auto"/>
        <w:ind w:leftChars="0" w:left="0" w:firstLineChars="0" w:firstLine="720"/>
        <w:jc w:val="both"/>
        <w:textDirection w:val="lrTb"/>
        <w:textAlignment w:val="auto"/>
        <w:outlineLvl w:val="9"/>
        <w:rPr>
          <w:position w:val="0"/>
          <w:lang w:val="id-ID" w:eastAsia="zh-CN"/>
        </w:rPr>
      </w:pPr>
      <w:r w:rsidRPr="00B345CB">
        <w:rPr>
          <w:position w:val="0"/>
          <w:lang w:val="id-ID" w:eastAsia="zh-CN"/>
        </w:rPr>
        <w:t>Pada level C6 (mencipta), siswa diminta menyusun produk akhir berupa mind mapping yang orisinal dan terstruktur berdasarkan pemahaman pribadi terhadap materi sejarah yang kompleks. Produk ini bukan hasil menyalin buku teks, melainkan kreasi siswa sendiri yang menggambarkan bagaimana mereka memahami materi</w:t>
      </w:r>
      <w:r w:rsidR="007525B1">
        <w:rPr>
          <w:position w:val="0"/>
          <w:lang w:val="id-ID" w:eastAsia="zh-CN"/>
        </w:rPr>
        <w:t xml:space="preserve"> </w:t>
      </w:r>
      <w:r w:rsidR="007525B1">
        <w:rPr>
          <w:position w:val="0"/>
          <w:lang w:val="id-ID" w:eastAsia="zh-CN"/>
        </w:rPr>
        <w:fldChar w:fldCharType="begin"/>
      </w:r>
      <w:r w:rsidR="007525B1">
        <w:rPr>
          <w:position w:val="0"/>
          <w:lang w:val="id-ID" w:eastAsia="zh-CN"/>
        </w:rPr>
        <w:instrText xml:space="preserve"> ADDIN ZOTERO_ITEM CSL_CITATION {"citationID":"uBZdrk66","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7525B1">
        <w:rPr>
          <w:position w:val="0"/>
          <w:lang w:val="id-ID" w:eastAsia="zh-CN"/>
        </w:rPr>
        <w:fldChar w:fldCharType="separate"/>
      </w:r>
      <w:r w:rsidR="007525B1" w:rsidRPr="007525B1">
        <w:t>(Hidayah 2025)</w:t>
      </w:r>
      <w:r w:rsidR="007525B1">
        <w:rPr>
          <w:position w:val="0"/>
          <w:lang w:val="id-ID" w:eastAsia="zh-CN"/>
        </w:rPr>
        <w:fldChar w:fldCharType="end"/>
      </w:r>
      <w:r w:rsidRPr="00B345CB">
        <w:rPr>
          <w:position w:val="0"/>
          <w:lang w:val="id-ID" w:eastAsia="zh-CN"/>
        </w:rPr>
        <w:t xml:space="preserve">. Beberapa siswa bahkan menambahkan elemen tambahan seperti ilustrasi tokoh, simbol, dan skema warna tertentu untuk menunjukkan prioritas informasi. </w:t>
      </w:r>
      <w:r w:rsidR="007525B1" w:rsidRPr="007525B1">
        <w:rPr>
          <w:lang w:val="id-ID"/>
        </w:rPr>
        <w:t>Salah satu siswa mengungkapkan bahwa ia merasa lebih mudah memahami materi setelah menuangkannya ke dalam gambar dan warna yang ia pilih sendiri</w:t>
      </w:r>
      <w:r w:rsidR="007525B1">
        <w:rPr>
          <w:lang w:val="id-ID"/>
        </w:rPr>
        <w:t xml:space="preserve"> </w:t>
      </w:r>
      <w:r w:rsidR="007525B1">
        <w:rPr>
          <w:lang w:val="id-ID"/>
        </w:rPr>
        <w:fldChar w:fldCharType="begin"/>
      </w:r>
      <w:r w:rsidR="007525B1">
        <w:rPr>
          <w:lang w:val="id-ID"/>
        </w:rPr>
        <w:instrText xml:space="preserve"> ADDIN ZOTERO_ITEM CSL_CITATION {"citationID":"hnkLLL5R","properties":{"formattedCitation":"(Sakina Nesyabilla 2025)","plainCitation":"(Sakina Nesyabilla 2025)","noteIndex":0},"citationItems":[{"id":157,"uris":["http://zotero.org/users/local/Ea8efOW0/items/QVZYJ4NX"],"itemData":{"id":157,"type":"interview","title":"Siswi kelas VII Mts Mu'allimat NU Kudus","author":[{"family":"Sakina Nesyabilla","given":"Naura"}],"issued":{"date-parts":[["2025",5,9]]}}}],"schema":"https://github.com/citation-style-language/schema/raw/master/csl-citation.json"} </w:instrText>
      </w:r>
      <w:r w:rsidR="007525B1">
        <w:rPr>
          <w:lang w:val="id-ID"/>
        </w:rPr>
        <w:fldChar w:fldCharType="separate"/>
      </w:r>
      <w:r w:rsidR="007525B1" w:rsidRPr="007525B1">
        <w:rPr>
          <w:lang w:val="id-ID"/>
        </w:rPr>
        <w:t>(Sakina Nesyabilla 2025)</w:t>
      </w:r>
      <w:r w:rsidR="007525B1">
        <w:rPr>
          <w:lang w:val="id-ID"/>
        </w:rPr>
        <w:fldChar w:fldCharType="end"/>
      </w:r>
      <w:r w:rsidR="007525B1" w:rsidRPr="007525B1">
        <w:rPr>
          <w:lang w:val="id-ID"/>
        </w:rPr>
        <w:t>.</w:t>
      </w:r>
      <w:r w:rsidR="007525B1">
        <w:rPr>
          <w:lang w:val="id-ID"/>
        </w:rPr>
        <w:t xml:space="preserve"> </w:t>
      </w:r>
      <w:r w:rsidRPr="00B345CB">
        <w:rPr>
          <w:position w:val="0"/>
          <w:lang w:val="id-ID" w:eastAsia="zh-CN"/>
        </w:rPr>
        <w:t>Proses ini melatih siswa dalam merancang, menyusun, dan menyajikan gagasan secara visual dan kreatif.</w:t>
      </w:r>
    </w:p>
    <w:p w14:paraId="5A32AB3B" w14:textId="77777777" w:rsidR="008E68B3" w:rsidRDefault="008E68B3" w:rsidP="008E68B3">
      <w:pPr>
        <w:spacing w:before="100" w:beforeAutospacing="1" w:after="100" w:afterAutospacing="1" w:line="276" w:lineRule="auto"/>
        <w:ind w:leftChars="0" w:left="0" w:firstLineChars="0" w:firstLine="720"/>
        <w:jc w:val="both"/>
        <w:textDirection w:val="lrTb"/>
        <w:textAlignment w:val="auto"/>
        <w:outlineLvl w:val="9"/>
        <w:rPr>
          <w:noProof/>
          <w:position w:val="0"/>
          <w:lang w:val="id-ID" w:eastAsia="zh-CN"/>
        </w:rPr>
      </w:pPr>
      <w:r>
        <w:rPr>
          <w:noProof/>
          <w:position w:val="0"/>
          <w:lang w:val="id-ID" w:eastAsia="zh-CN"/>
        </w:rPr>
        <w:t>Pernyataan ini sejalan dengan pendapat</w:t>
      </w:r>
      <w:r w:rsidR="00DE4E3F" w:rsidRPr="00874088">
        <w:rPr>
          <w:noProof/>
          <w:position w:val="0"/>
          <w:lang w:val="id-ID" w:eastAsia="zh-CN"/>
        </w:rPr>
        <w:t xml:space="preserve"> </w:t>
      </w:r>
      <w:r w:rsidR="00874088" w:rsidRPr="00874088">
        <w:rPr>
          <w:noProof/>
          <w:position w:val="0"/>
          <w:lang w:val="id-ID" w:eastAsia="zh-CN"/>
        </w:rPr>
        <w:fldChar w:fldCharType="begin"/>
      </w:r>
      <w:r w:rsidR="00874088" w:rsidRPr="00874088">
        <w:rPr>
          <w:noProof/>
          <w:position w:val="0"/>
          <w:lang w:val="id-ID" w:eastAsia="zh-CN"/>
        </w:rPr>
        <w:instrText xml:space="preserve"> ADDIN ZOTERO_ITEM CSL_CITATION {"citationID":"rDvJRv3T","properties":{"formattedCitation":"(Erfan dkk. 2020)","plainCitation":"(Erfan dkk. 2020)","noteIndex":0},"citationItems":[{"id":173,"uris":["http://zotero.org/users/local/Ea8efOW0/items/L6A7JJXA"],"itemData":{"id":173,"type":"article-journal","abstract":"Developing measurement tools in the form of a question is a skill that must be mastered by educators and prospective educators. With the implementation of the 2013 curriculum, educators must not only be able to develop authentic assessments but questions that developed must also be able to encourage students to master lower-order thinking skills (LOTS) as well as higher-order thinking skills (HOTS). This study aims to determine the cognitive level of final semester exam questions at fourth-grade elementary school level on theme 3, theme 4, and theme 5. This study uses descriptive-analytical methods in which the researcher tries to describe the object (question item). The results obtained that most of the multiple-choice questions both in Theme 3, Theme 4, and Theme 5 at the elementary school level grade IV (four) at Gugus 2 Aik Dareq sub-district, Central Lombok are still at the cognitive level of low-level thinking ability (LOTS).","container-title":"Jurnal Kiprah","DOI":"10.31629/kiprah.v8i1.1954","ISSN":"2580-6947, 2354-7278","issue":"1","journalAbbreviation":"kiprah","language":"id","page":"19-26","source":"DOI.org (Crossref)","title":"Identifikasi Level Kognitif pada Soal Ujian Akhir Semester Gasal Kelas IV Sekolah Dasar","volume":"8","author":[{"family":"Erfan","given":"Muhammad"},{"literal":"Nurwahidah"},{"family":"Anar","given":"Ashar Pajarungi"},{"family":"Maulyda","given":"Mohammad Archi"}],"issued":{"date-parts":[["2020",6,30]]}}}],"schema":"https://github.com/citation-style-language/schema/raw/master/csl-citation.json"} </w:instrText>
      </w:r>
      <w:r w:rsidR="00874088" w:rsidRPr="00874088">
        <w:rPr>
          <w:noProof/>
          <w:position w:val="0"/>
          <w:lang w:val="id-ID" w:eastAsia="zh-CN"/>
        </w:rPr>
        <w:fldChar w:fldCharType="separate"/>
      </w:r>
      <w:r w:rsidR="00874088" w:rsidRPr="00874088">
        <w:rPr>
          <w:noProof/>
          <w:lang w:val="id-ID"/>
        </w:rPr>
        <w:t>(Erfan dkk. 2020)</w:t>
      </w:r>
      <w:r w:rsidR="00874088" w:rsidRPr="00874088">
        <w:rPr>
          <w:noProof/>
          <w:position w:val="0"/>
          <w:lang w:val="id-ID" w:eastAsia="zh-CN"/>
        </w:rPr>
        <w:fldChar w:fldCharType="end"/>
      </w:r>
      <w:r w:rsidR="00DE4E3F" w:rsidRPr="00DE4E3F">
        <w:rPr>
          <w:noProof/>
          <w:position w:val="0"/>
          <w:lang w:val="id-ID" w:eastAsia="zh-CN"/>
        </w:rPr>
        <w:t xml:space="preserve">  yang menyatakan bahwa level kognitif mencipta (C6) </w:t>
      </w:r>
      <w:r>
        <w:rPr>
          <w:noProof/>
          <w:position w:val="0"/>
          <w:lang w:val="id-ID" w:eastAsia="zh-CN"/>
        </w:rPr>
        <w:t xml:space="preserve">mencakup berbagai keterampilan </w:t>
      </w:r>
      <w:r w:rsidR="00DE4E3F" w:rsidRPr="00DE4E3F">
        <w:rPr>
          <w:noProof/>
          <w:position w:val="0"/>
          <w:lang w:val="id-ID" w:eastAsia="zh-CN"/>
        </w:rPr>
        <w:t xml:space="preserve">seperti membangun, merencanakan, memproduksi, mengkombinasikan, merancang, merekonstruksi, membuat, </w:t>
      </w:r>
      <w:r w:rsidR="00DE4E3F" w:rsidRPr="00DE4E3F">
        <w:rPr>
          <w:noProof/>
          <w:position w:val="0"/>
          <w:lang w:val="id-ID" w:eastAsia="zh-CN"/>
        </w:rPr>
        <w:lastRenderedPageBreak/>
        <w:t xml:space="preserve">menciptakan, mengabstraksi, mengategorikan, mengarang, mendesain, menyusun </w:t>
      </w:r>
      <w:r>
        <w:rPr>
          <w:noProof/>
          <w:position w:val="0"/>
          <w:lang w:val="id-ID" w:eastAsia="zh-CN"/>
        </w:rPr>
        <w:t>ulang</w:t>
      </w:r>
      <w:r w:rsidR="00DE4E3F" w:rsidRPr="00DE4E3F">
        <w:rPr>
          <w:noProof/>
          <w:position w:val="0"/>
          <w:lang w:val="id-ID" w:eastAsia="zh-CN"/>
        </w:rPr>
        <w:t xml:space="preserve">, </w:t>
      </w:r>
      <w:r>
        <w:rPr>
          <w:noProof/>
          <w:position w:val="0"/>
          <w:lang w:val="id-ID" w:eastAsia="zh-CN"/>
        </w:rPr>
        <w:t xml:space="preserve">hingga </w:t>
      </w:r>
      <w:r w:rsidR="00DE4E3F" w:rsidRPr="00DE4E3F">
        <w:rPr>
          <w:noProof/>
          <w:position w:val="0"/>
          <w:lang w:val="id-ID" w:eastAsia="zh-CN"/>
        </w:rPr>
        <w:t xml:space="preserve">merangkaikan. Dengan demikian, penerapan mind mapping sebagai media pembelajaran memberikan </w:t>
      </w:r>
      <w:r>
        <w:rPr>
          <w:noProof/>
          <w:position w:val="0"/>
          <w:lang w:val="id-ID" w:eastAsia="zh-CN"/>
        </w:rPr>
        <w:t xml:space="preserve">ruang </w:t>
      </w:r>
      <w:r w:rsidR="00DE4E3F" w:rsidRPr="00DE4E3F">
        <w:rPr>
          <w:noProof/>
          <w:position w:val="0"/>
          <w:lang w:val="id-ID" w:eastAsia="zh-CN"/>
        </w:rPr>
        <w:t xml:space="preserve">bagi siswa untuk </w:t>
      </w:r>
      <w:r>
        <w:rPr>
          <w:noProof/>
          <w:position w:val="0"/>
          <w:lang w:val="id-ID" w:eastAsia="zh-CN"/>
        </w:rPr>
        <w:t xml:space="preserve">mengembangkan kemampuan </w:t>
      </w:r>
      <w:r w:rsidR="00DE4E3F" w:rsidRPr="00DE4E3F">
        <w:rPr>
          <w:noProof/>
          <w:position w:val="0"/>
          <w:lang w:val="id-ID" w:eastAsia="zh-CN"/>
        </w:rPr>
        <w:t>berpikir tingkat tinggi, khususnya dalam menciptakan produk-produk pembelajaran yang orisinal dan bermakna.</w:t>
      </w:r>
    </w:p>
    <w:p w14:paraId="0E9441DB" w14:textId="75F52FAB" w:rsidR="00B345CB" w:rsidRPr="00B345CB" w:rsidRDefault="00B345CB" w:rsidP="008E68B3">
      <w:pPr>
        <w:spacing w:before="100" w:beforeAutospacing="1" w:after="100" w:afterAutospacing="1" w:line="276" w:lineRule="auto"/>
        <w:ind w:leftChars="0" w:left="0" w:firstLineChars="0" w:firstLine="720"/>
        <w:jc w:val="both"/>
        <w:textDirection w:val="lrTb"/>
        <w:textAlignment w:val="auto"/>
        <w:outlineLvl w:val="9"/>
        <w:rPr>
          <w:noProof/>
          <w:position w:val="0"/>
          <w:lang w:val="id-ID" w:eastAsia="zh-CN"/>
        </w:rPr>
      </w:pPr>
      <w:r w:rsidRPr="00B345CB">
        <w:rPr>
          <w:position w:val="0"/>
          <w:lang w:val="id-ID" w:eastAsia="zh-CN"/>
        </w:rPr>
        <w:t>Namun demikian, belum semua siswa mampu mencapai level C6 secara optimal. Pada kelas 7, sebagian siswa masih berada pada tahap transisi antara C3 (menerapkan) dan C4 (menganalisis), terutama karena masih terbiasa dengan pembelajaran yang bersifat tekstual dan hafalan. Oleh karena itu, metode ini lebih ditujukan sebagai tahap awal membiasakan siswa berpikir pada level tinggi, dengan target penguatan lebih lanjut di kelas 8 dan 9.</w:t>
      </w:r>
      <w:r w:rsidR="007D4B36">
        <w:rPr>
          <w:position w:val="0"/>
          <w:lang w:val="id-ID" w:eastAsia="zh-CN"/>
        </w:rPr>
        <w:t xml:space="preserve"> 1</w:t>
      </w:r>
      <w:r w:rsidRPr="00B345CB">
        <w:rPr>
          <w:position w:val="0"/>
          <w:lang w:val="id-ID" w:eastAsia="zh-CN"/>
        </w:rPr>
        <w:t>Secara keseluruhan, metode mind mapping mampu mengakomodasi pengembangan keterampilan berpikir kritis siswa sesuai taksonomi Bloom C4–C6 melalui aktivitas pembelajaran yang kolaboratif, reflektif, dan berbasis produk. Dengan pendampingan guru yang konsisten, siswa diajak untuk naik ke jenjang berpikir yang lebih kompleks dan bermakna dalam memahami sejarah peradaban Islam.</w:t>
      </w:r>
    </w:p>
    <w:p w14:paraId="0B9FE98E" w14:textId="77777777" w:rsidR="00C025A8" w:rsidRDefault="00B345CB" w:rsidP="00C025A8">
      <w:pPr>
        <w:spacing w:line="276" w:lineRule="auto"/>
        <w:ind w:leftChars="0" w:firstLineChars="0" w:firstLine="0"/>
        <w:jc w:val="both"/>
        <w:textDirection w:val="lrTb"/>
        <w:textAlignment w:val="auto"/>
        <w:outlineLvl w:val="9"/>
        <w:rPr>
          <w:b/>
          <w:bCs/>
          <w:position w:val="0"/>
          <w:lang w:val="id-ID" w:eastAsia="zh-CN"/>
        </w:rPr>
      </w:pPr>
      <w:r w:rsidRPr="00B345CB">
        <w:rPr>
          <w:b/>
          <w:bCs/>
          <w:position w:val="0"/>
          <w:lang w:val="id-ID" w:eastAsia="zh-CN"/>
        </w:rPr>
        <w:t xml:space="preserve">Faktor Pendukung dan Penghambat dalam </w:t>
      </w:r>
      <w:r w:rsidR="00DA1BBC">
        <w:rPr>
          <w:b/>
          <w:bCs/>
          <w:position w:val="0"/>
          <w:lang w:val="id-ID" w:eastAsia="zh-CN"/>
        </w:rPr>
        <w:t>Implementasi Metode Mind Mapping dalam Pembelajaran SKI</w:t>
      </w:r>
    </w:p>
    <w:p w14:paraId="0A44A014" w14:textId="77777777" w:rsidR="00C025A8" w:rsidRDefault="00C025A8" w:rsidP="00C025A8">
      <w:pPr>
        <w:spacing w:line="276" w:lineRule="auto"/>
        <w:ind w:leftChars="0" w:firstLineChars="0" w:firstLine="0"/>
        <w:jc w:val="both"/>
        <w:textDirection w:val="lrTb"/>
        <w:textAlignment w:val="auto"/>
        <w:outlineLvl w:val="9"/>
        <w:rPr>
          <w:b/>
          <w:bCs/>
          <w:position w:val="0"/>
          <w:lang w:val="id-ID" w:eastAsia="zh-CN"/>
        </w:rPr>
      </w:pPr>
    </w:p>
    <w:p w14:paraId="1735A310" w14:textId="10CFADA0" w:rsidR="00E25BEA" w:rsidRPr="00C025A8" w:rsidRDefault="00E25BEA" w:rsidP="00C025A8">
      <w:pPr>
        <w:spacing w:line="276" w:lineRule="auto"/>
        <w:ind w:leftChars="0" w:firstLineChars="0" w:firstLine="721"/>
        <w:jc w:val="both"/>
        <w:textDirection w:val="lrTb"/>
        <w:textAlignment w:val="auto"/>
        <w:outlineLvl w:val="9"/>
        <w:rPr>
          <w:b/>
          <w:bCs/>
          <w:position w:val="0"/>
          <w:lang w:val="id-ID" w:eastAsia="zh-CN"/>
        </w:rPr>
      </w:pPr>
      <w:r w:rsidRPr="00E25BEA">
        <w:rPr>
          <w:noProof/>
          <w:lang w:val="id-ID"/>
        </w:rPr>
        <w:t>Setiap pelaksanaan kegiatan pembelajaran tentu akan menghadapi berbagai tantangan serta faktor-faktor yang mendukung atau menghambat jalannya proses tersebut. Hal ini juga berlaku pada penerapan metode mind mapping dalam pembelajaran Sejarah Kebudayaan Islam (SKI) di MTs Mu’allimat NU Kudus. Berikut ini adalah faktor-faktor yang mendukung serta menghambat penerapan metode mind mapping dalam pembelajaran tersebut.</w:t>
      </w:r>
    </w:p>
    <w:p w14:paraId="45A775CD" w14:textId="445F2020" w:rsidR="00E25BEA" w:rsidRDefault="00E25BEA" w:rsidP="00AC52D7">
      <w:pPr>
        <w:spacing w:line="276" w:lineRule="auto"/>
        <w:ind w:leftChars="0" w:firstLineChars="0" w:firstLine="0"/>
        <w:jc w:val="both"/>
        <w:textDirection w:val="lrTb"/>
        <w:textAlignment w:val="auto"/>
        <w:outlineLvl w:val="9"/>
        <w:rPr>
          <w:b/>
          <w:bCs/>
          <w:i/>
          <w:iCs/>
          <w:noProof/>
          <w:lang w:val="id-ID"/>
        </w:rPr>
      </w:pPr>
      <w:r w:rsidRPr="00E25BEA">
        <w:rPr>
          <w:b/>
          <w:bCs/>
          <w:i/>
          <w:iCs/>
          <w:noProof/>
          <w:lang w:val="id-ID"/>
        </w:rPr>
        <w:t xml:space="preserve">Faktor pendukung </w:t>
      </w:r>
    </w:p>
    <w:p w14:paraId="0839377D" w14:textId="37A84AA0" w:rsidR="008D275D" w:rsidRPr="008D275D" w:rsidRDefault="008D275D" w:rsidP="00AC52D7">
      <w:pPr>
        <w:pStyle w:val="ListParagraph"/>
        <w:numPr>
          <w:ilvl w:val="0"/>
          <w:numId w:val="1"/>
        </w:numPr>
        <w:ind w:leftChars="0" w:firstLineChars="0"/>
        <w:jc w:val="both"/>
        <w:textDirection w:val="lrTb"/>
        <w:textAlignment w:val="auto"/>
        <w:outlineLvl w:val="9"/>
        <w:rPr>
          <w:rFonts w:asciiTheme="majorBidi" w:hAnsiTheme="majorBidi" w:cstheme="majorBidi"/>
          <w:noProof/>
          <w:sz w:val="24"/>
          <w:szCs w:val="24"/>
          <w:lang w:val="id-ID"/>
        </w:rPr>
      </w:pPr>
      <w:r w:rsidRPr="008D275D">
        <w:rPr>
          <w:rFonts w:asciiTheme="majorBidi" w:hAnsiTheme="majorBidi" w:cstheme="majorBidi"/>
          <w:position w:val="0"/>
          <w:sz w:val="24"/>
          <w:szCs w:val="24"/>
          <w:lang w:val="id-ID" w:eastAsia="zh-CN"/>
        </w:rPr>
        <w:t>Motivasi Dan Semangat Siswa</w:t>
      </w:r>
    </w:p>
    <w:p w14:paraId="7FAFB6D9" w14:textId="302A6BA6" w:rsidR="00A767F0" w:rsidRPr="00A767F0" w:rsidRDefault="002D75AB" w:rsidP="00AC52D7">
      <w:pPr>
        <w:spacing w:line="276" w:lineRule="auto"/>
        <w:ind w:leftChars="0" w:firstLineChars="0" w:firstLine="721"/>
        <w:jc w:val="both"/>
        <w:textDirection w:val="lrTb"/>
        <w:textAlignment w:val="auto"/>
        <w:outlineLvl w:val="9"/>
        <w:rPr>
          <w:noProof/>
          <w:position w:val="0"/>
          <w:lang w:val="id-ID" w:eastAsia="zh-CN"/>
        </w:rPr>
      </w:pPr>
      <w:r w:rsidRPr="002D75AB">
        <w:rPr>
          <w:lang w:val="id-ID"/>
        </w:rPr>
        <w:t xml:space="preserve">Motivasi belajar adalah dorongan dari dalam diri yang membuat seseorang terus bersemangat, tahu ke mana tujuan belajarnya, dan tetap teguh meski menghadapi tantangan </w:t>
      </w:r>
      <w:r w:rsidR="00307D48" w:rsidRPr="002D75AB">
        <w:rPr>
          <w:lang w:val="id-ID"/>
        </w:rPr>
        <w:fldChar w:fldCharType="begin"/>
      </w:r>
      <w:r w:rsidR="00307D48" w:rsidRPr="002D75AB">
        <w:rPr>
          <w:lang w:val="id-ID"/>
        </w:rPr>
        <w:instrText xml:space="preserve"> ADDIN ZOTERO_ITEM CSL_CITATION {"citationID":"3ZhrOvdz","properties":{"formattedCitation":"(Partono 2020)","plainCitation":"(Partono 2020)","noteIndex":0},"citationItems":[{"id":179,"uris":["http://zotero.org/users/local/Ea8efOW0/items/95TIJ8FW"],"itemData":{"id":179,"type":"article-journal","abstract":"Writing this paper entitled \"Development of Video Motivation to Increase Student Literacy in Islamic Learning in Madrasah Aliyah\". This writing aims to produce innovative and contextual learning media for the material presented and so that students are also able to literate in understanding the purpose of the video content independently. Islamic Learning is successful in supporting students to be able to answer the purpose of the lesson, the ability of individuals to process information and knowledge for life skills called literacy. In developing the evaluation of this paper, the writer uses the literature study method. Based on the data from the study results, it can be seen that the learning media based on audio visual or video that does not motivate students can improve the ability of students to titrate. Can the objectives of learning Islam can be achieved.","container-title":"Tarbawiyah Jurnal Ilmiah Pendidikan","DOI":"10.32332/tarbawiyah.v4i1.1886","ISSN":"2579-325X, 2579-3241","issue":"1","journalAbbreviation":"Tarbawiyah","language":"id","license":"http://creativecommons.org/licenses/by-sa/4.0","page":"135","source":"DOI.org (Crossref)","title":"Pengembangan Video Motivasi Untuk Meningkatkan Literasi Peserta Didik Pada Pembelajaran PAI di SMK Nurul Qur’an Pati","volume":"4","author":[{"family":"Partono","given":"Partono"}],"issued":{"date-parts":[["2020",6,24]]}}}],"schema":"https://github.com/citation-style-language/schema/raw/master/csl-citation.json"} </w:instrText>
      </w:r>
      <w:r w:rsidR="00307D48" w:rsidRPr="002D75AB">
        <w:rPr>
          <w:lang w:val="id-ID"/>
        </w:rPr>
        <w:fldChar w:fldCharType="separate"/>
      </w:r>
      <w:r w:rsidR="00307D48" w:rsidRPr="002D75AB">
        <w:rPr>
          <w:lang w:val="id-ID"/>
        </w:rPr>
        <w:t>(Partono 2020)</w:t>
      </w:r>
      <w:r w:rsidR="00307D48" w:rsidRPr="002D75AB">
        <w:rPr>
          <w:lang w:val="id-ID"/>
        </w:rPr>
        <w:fldChar w:fldCharType="end"/>
      </w:r>
      <w:r w:rsidR="00307D48" w:rsidRPr="002D75AB">
        <w:rPr>
          <w:lang w:val="id-ID"/>
        </w:rPr>
        <w:t xml:space="preserve">. </w:t>
      </w:r>
      <w:r w:rsidR="00A767F0" w:rsidRPr="002D75AB">
        <w:rPr>
          <w:noProof/>
          <w:lang w:val="id-ID"/>
        </w:rPr>
        <w:t>Banyak siswa menunjukkan antusiasme tinggi saat menggali informasi dan</w:t>
      </w:r>
      <w:r w:rsidR="00A767F0" w:rsidRPr="00A767F0">
        <w:rPr>
          <w:noProof/>
          <w:lang w:val="id-ID"/>
        </w:rPr>
        <w:t xml:space="preserve"> </w:t>
      </w:r>
      <w:r w:rsidR="001B08A1">
        <w:rPr>
          <w:noProof/>
          <w:lang w:val="id-ID"/>
        </w:rPr>
        <w:t xml:space="preserve">membuat </w:t>
      </w:r>
      <w:r w:rsidR="00A767F0" w:rsidRPr="00A767F0">
        <w:rPr>
          <w:noProof/>
          <w:lang w:val="id-ID"/>
        </w:rPr>
        <w:t xml:space="preserve">mind mapping yang menarik </w:t>
      </w:r>
      <w:r w:rsidR="001B08A1">
        <w:rPr>
          <w:noProof/>
          <w:lang w:val="id-ID"/>
        </w:rPr>
        <w:t>dan berwarna-warni</w:t>
      </w:r>
      <w:r w:rsidR="00A767F0" w:rsidRPr="00A767F0">
        <w:rPr>
          <w:noProof/>
          <w:lang w:val="id-ID"/>
        </w:rPr>
        <w:t xml:space="preserve">. Keterlibatan kreativitas dalam proses ini membuat mereka merasa lebih leluasa dan memiliki kendali atas cara mereka belajar. Hal ini berdampak positif terhadap minat belajar, karena </w:t>
      </w:r>
      <w:r w:rsidR="00C62E26">
        <w:rPr>
          <w:noProof/>
          <w:lang w:val="id-ID"/>
        </w:rPr>
        <w:t xml:space="preserve">menurut siswa metode ini lebih </w:t>
      </w:r>
      <w:r w:rsidR="00A767F0" w:rsidRPr="00A767F0">
        <w:rPr>
          <w:noProof/>
          <w:lang w:val="id-ID"/>
        </w:rPr>
        <w:t xml:space="preserve">menyenangkan dibandingkan metode pembelajaran tradisional. Mereka tidak hanya lebih tertarik dan tidak mudah merasa bosan, tetapi juga merasa bahwa mind mapping </w:t>
      </w:r>
      <w:r w:rsidR="00C62E26" w:rsidRPr="00C62E26">
        <w:rPr>
          <w:noProof/>
          <w:lang w:val="id-ID"/>
        </w:rPr>
        <w:t>membantu siswa memahami pelajaran dengan cara yang lebih sederhana dan menyeluruh.</w:t>
      </w:r>
      <w:r w:rsidR="00A767F0" w:rsidRPr="00A767F0">
        <w:rPr>
          <w:noProof/>
          <w:lang w:val="id-ID"/>
        </w:rPr>
        <w:t xml:space="preserve"> </w:t>
      </w:r>
      <w:r w:rsidR="00824FC2">
        <w:rPr>
          <w:noProof/>
          <w:lang w:val="id-ID"/>
        </w:rPr>
        <w:fldChar w:fldCharType="begin"/>
      </w:r>
      <w:r w:rsidR="00824FC2">
        <w:rPr>
          <w:noProof/>
          <w:lang w:val="id-ID"/>
        </w:rPr>
        <w:instrText xml:space="preserve"> ADDIN ZOTERO_ITEM CSL_CITATION {"citationID":"eViguH2P","properties":{"formattedCitation":"(Anandha 2025)","plainCitation":"(Anandha 2025)","noteIndex":0},"citationItems":[{"id":158,"uris":["http://zotero.org/users/local/Ea8efOW0/items/VCNH92R8"],"itemData":{"id":158,"type":"interview","title":"Siswi kelas VII Mts Mu'allimat NU Kudus","author":[{"family":"Anandha","given":"Putri"}],"issued":{"date-parts":[["2025",5,9]]}}}],"schema":"https://github.com/citation-style-language/schema/raw/master/csl-citation.json"} </w:instrText>
      </w:r>
      <w:r w:rsidR="00824FC2">
        <w:rPr>
          <w:noProof/>
          <w:lang w:val="id-ID"/>
        </w:rPr>
        <w:fldChar w:fldCharType="separate"/>
      </w:r>
      <w:r w:rsidR="00824FC2" w:rsidRPr="00824FC2">
        <w:t>(Anandha 2025)</w:t>
      </w:r>
      <w:r w:rsidR="00824FC2">
        <w:rPr>
          <w:noProof/>
          <w:lang w:val="id-ID"/>
        </w:rPr>
        <w:fldChar w:fldCharType="end"/>
      </w:r>
      <w:r w:rsidR="00A767F0" w:rsidRPr="00A767F0">
        <w:rPr>
          <w:noProof/>
          <w:lang w:val="id-ID"/>
        </w:rPr>
        <w:t xml:space="preserve">. Guru pun mencatat bahwa motivasi belajar siswa meningkat secara signifikan, terutama karena mind mapping memberi ruang bagi mereka untuk berkreasi dan mengeksplorasi berbagai ide dalam pembelajaran </w:t>
      </w:r>
      <w:r w:rsidR="00824FC2">
        <w:rPr>
          <w:noProof/>
          <w:lang w:val="id-ID"/>
        </w:rPr>
        <w:fldChar w:fldCharType="begin"/>
      </w:r>
      <w:r w:rsidR="00824FC2">
        <w:rPr>
          <w:noProof/>
          <w:lang w:val="id-ID"/>
        </w:rPr>
        <w:instrText xml:space="preserve"> ADDIN ZOTERO_ITEM CSL_CITATION {"citationID":"0IqhYefv","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824FC2">
        <w:rPr>
          <w:noProof/>
          <w:lang w:val="id-ID"/>
        </w:rPr>
        <w:fldChar w:fldCharType="separate"/>
      </w:r>
      <w:r w:rsidR="00824FC2" w:rsidRPr="00824FC2">
        <w:t>(Hidayah 2025)</w:t>
      </w:r>
      <w:r w:rsidR="00824FC2">
        <w:rPr>
          <w:noProof/>
          <w:lang w:val="id-ID"/>
        </w:rPr>
        <w:fldChar w:fldCharType="end"/>
      </w:r>
      <w:r w:rsidR="00824FC2">
        <w:rPr>
          <w:noProof/>
          <w:lang w:val="id-ID"/>
        </w:rPr>
        <w:t>.</w:t>
      </w:r>
    </w:p>
    <w:p w14:paraId="5F23A91E" w14:textId="77777777" w:rsidR="00D83ADF" w:rsidRDefault="00824FC2" w:rsidP="00AC52D7">
      <w:pPr>
        <w:spacing w:line="276" w:lineRule="auto"/>
        <w:ind w:leftChars="0" w:left="0" w:firstLineChars="0" w:hanging="2"/>
        <w:jc w:val="both"/>
        <w:textDirection w:val="lrTb"/>
        <w:textAlignment w:val="auto"/>
        <w:outlineLvl w:val="9"/>
        <w:rPr>
          <w:position w:val="0"/>
          <w:lang w:val="id-ID" w:eastAsia="zh-CN"/>
        </w:rPr>
      </w:pPr>
      <w:r w:rsidRPr="00824FC2">
        <w:rPr>
          <w:position w:val="0"/>
          <w:lang w:val="id-ID" w:eastAsia="zh-CN"/>
        </w:rPr>
        <w:t xml:space="preserve">2. </w:t>
      </w:r>
      <w:r>
        <w:rPr>
          <w:position w:val="0"/>
          <w:lang w:val="id-ID" w:eastAsia="zh-CN"/>
        </w:rPr>
        <w:t xml:space="preserve"> Dukungan Guru</w:t>
      </w:r>
    </w:p>
    <w:p w14:paraId="556DB1CE" w14:textId="742DD336" w:rsidR="00C62E26" w:rsidRPr="00824FC2" w:rsidRDefault="00824FC2" w:rsidP="00C62E26">
      <w:pPr>
        <w:spacing w:line="276" w:lineRule="auto"/>
        <w:ind w:leftChars="0" w:left="0" w:firstLineChars="0" w:firstLine="720"/>
        <w:jc w:val="both"/>
        <w:textDirection w:val="lrTb"/>
        <w:textAlignment w:val="auto"/>
        <w:outlineLvl w:val="9"/>
        <w:rPr>
          <w:position w:val="0"/>
          <w:lang w:val="id-ID" w:eastAsia="zh-CN"/>
        </w:rPr>
      </w:pPr>
      <w:r w:rsidRPr="00C62E26">
        <w:rPr>
          <w:noProof/>
          <w:lang w:val="id-ID"/>
        </w:rPr>
        <w:lastRenderedPageBreak/>
        <w:t xml:space="preserve">Dukungan guru dalam memberikan panduan yang jelas </w:t>
      </w:r>
      <w:r w:rsidR="00C62E26" w:rsidRPr="00C62E26">
        <w:rPr>
          <w:position w:val="0"/>
          <w:lang w:val="id-ID" w:eastAsia="zh-CN"/>
        </w:rPr>
        <w:t>memiliki peran penting terhadap tercapainya tujuan dalam kegiatan mind mapping.</w:t>
      </w:r>
      <w:r w:rsidR="00C62E26">
        <w:rPr>
          <w:position w:val="0"/>
          <w:lang w:eastAsia="zh-CN"/>
        </w:rPr>
        <w:t xml:space="preserve"> Saat </w:t>
      </w:r>
      <w:r w:rsidR="00C62E26" w:rsidRPr="00C62E26">
        <w:rPr>
          <w:position w:val="0"/>
          <w:lang w:val="id-ID" w:eastAsia="zh-CN"/>
        </w:rPr>
        <w:t xml:space="preserve">siswa mengalami kesulitan, guru </w:t>
      </w:r>
      <w:proofErr w:type="gramStart"/>
      <w:r w:rsidR="00C62E26" w:rsidRPr="00C62E26">
        <w:rPr>
          <w:position w:val="0"/>
          <w:lang w:val="id-ID" w:eastAsia="zh-CN"/>
        </w:rPr>
        <w:t xml:space="preserve">tidak </w:t>
      </w:r>
      <w:r w:rsidR="00C62E26" w:rsidRPr="00C62E26">
        <w:rPr>
          <w:noProof/>
          <w:lang w:val="id-ID"/>
        </w:rPr>
        <w:t xml:space="preserve"> hanya</w:t>
      </w:r>
      <w:proofErr w:type="gramEnd"/>
      <w:r w:rsidR="00C62E26" w:rsidRPr="00C62E26">
        <w:rPr>
          <w:noProof/>
          <w:lang w:val="id-ID"/>
        </w:rPr>
        <w:t xml:space="preserve"> memberi contoh langsung dan penjelasan teknis, tetapi juga melakukan pengarahan secara berulang sesuai kebutuhan masing-masing siswa. Guru juga memahami karakteristik individu siswa, sehingga pendampingan yang diberikan lebih personal</w:t>
      </w:r>
      <w:r w:rsidR="00C62E26" w:rsidRPr="00824FC2">
        <w:rPr>
          <w:noProof/>
          <w:lang w:val="id-ID"/>
        </w:rPr>
        <w:t xml:space="preserve"> dan tepat sasaran. Bagi siswa yang membutuhkan waktu lebih, guru dengan sabar memberikan kesempatan tambahan agar mereka dapat memperbaiki atau menyelesaikan </w:t>
      </w:r>
      <w:r w:rsidR="00C62E26" w:rsidRPr="00824FC2">
        <w:rPr>
          <w:rStyle w:val="Emphasis"/>
          <w:noProof/>
          <w:lang w:val="id-ID"/>
        </w:rPr>
        <w:t>mind mapping</w:t>
      </w:r>
      <w:r w:rsidR="00C62E26" w:rsidRPr="00824FC2">
        <w:rPr>
          <w:noProof/>
          <w:lang w:val="id-ID"/>
        </w:rPr>
        <w:t xml:space="preserve"> dengan baik</w:t>
      </w:r>
      <w:r w:rsidR="00C62E26">
        <w:rPr>
          <w:noProof/>
          <w:lang w:val="id-ID"/>
        </w:rPr>
        <w:t xml:space="preserve"> </w:t>
      </w:r>
      <w:r w:rsidR="00C62E26">
        <w:rPr>
          <w:noProof/>
          <w:lang w:val="id-ID"/>
        </w:rPr>
        <w:fldChar w:fldCharType="begin"/>
      </w:r>
      <w:r w:rsidR="00C62E26">
        <w:rPr>
          <w:noProof/>
          <w:lang w:val="id-ID"/>
        </w:rPr>
        <w:instrText xml:space="preserve"> ADDIN ZOTERO_ITEM CSL_CITATION {"citationID":"n2rljhvc","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sidR="00C62E26">
        <w:rPr>
          <w:noProof/>
          <w:lang w:val="id-ID"/>
        </w:rPr>
        <w:fldChar w:fldCharType="separate"/>
      </w:r>
      <w:r w:rsidR="00C62E26" w:rsidRPr="00D83ADF">
        <w:t>(Hidayah 2025)</w:t>
      </w:r>
      <w:r w:rsidR="00C62E26">
        <w:rPr>
          <w:noProof/>
          <w:lang w:val="id-ID"/>
        </w:rPr>
        <w:fldChar w:fldCharType="end"/>
      </w:r>
      <w:r w:rsidR="00C62E26" w:rsidRPr="00824FC2">
        <w:rPr>
          <w:noProof/>
          <w:lang w:val="id-ID"/>
        </w:rPr>
        <w:t>. Pendekatan ini memastikan bahwa semua siswa, meskipun dengan tingkat pemahaman yang berbeda-beda, tetap bisa mengikuti proses pembelajaran secara optimal.</w:t>
      </w:r>
      <w:r w:rsidR="00C62E26">
        <w:rPr>
          <w:noProof/>
          <w:lang w:val="id-ID"/>
        </w:rPr>
        <w:t xml:space="preserve"> </w:t>
      </w:r>
    </w:p>
    <w:p w14:paraId="543E1CC1" w14:textId="77777777" w:rsidR="00D83ADF" w:rsidRDefault="00D83ADF" w:rsidP="00AC52D7">
      <w:pPr>
        <w:spacing w:line="276" w:lineRule="auto"/>
        <w:ind w:leftChars="0" w:left="0" w:firstLineChars="0" w:hanging="2"/>
        <w:jc w:val="both"/>
        <w:textDirection w:val="lrTb"/>
        <w:textAlignment w:val="auto"/>
        <w:outlineLvl w:val="9"/>
        <w:rPr>
          <w:position w:val="0"/>
          <w:lang w:val="id-ID" w:eastAsia="zh-CN"/>
        </w:rPr>
      </w:pPr>
      <w:r w:rsidRPr="00D83ADF">
        <w:rPr>
          <w:position w:val="0"/>
          <w:lang w:val="id-ID" w:eastAsia="zh-CN"/>
        </w:rPr>
        <w:t xml:space="preserve">3. </w:t>
      </w:r>
      <w:r>
        <w:rPr>
          <w:position w:val="0"/>
          <w:lang w:val="id-ID" w:eastAsia="zh-CN"/>
        </w:rPr>
        <w:t>Fasilitas Pendukung</w:t>
      </w:r>
    </w:p>
    <w:p w14:paraId="0206BC41" w14:textId="41E95DDB" w:rsidR="00D83ADF" w:rsidRPr="00D83ADF" w:rsidRDefault="00D83ADF" w:rsidP="00AC52D7">
      <w:pPr>
        <w:spacing w:line="276" w:lineRule="auto"/>
        <w:ind w:leftChars="0" w:left="-2" w:firstLineChars="0" w:firstLine="722"/>
        <w:jc w:val="both"/>
        <w:textDirection w:val="lrTb"/>
        <w:textAlignment w:val="auto"/>
        <w:outlineLvl w:val="9"/>
        <w:rPr>
          <w:position w:val="0"/>
          <w:lang w:val="id-ID" w:eastAsia="zh-CN"/>
        </w:rPr>
      </w:pPr>
      <w:r w:rsidRPr="00D83ADF">
        <w:rPr>
          <w:position w:val="0"/>
          <w:lang w:val="id-ID" w:eastAsia="zh-CN"/>
        </w:rPr>
        <w:t>Guru mencatat keberadaan rak buku mini</w:t>
      </w:r>
      <w:r>
        <w:rPr>
          <w:position w:val="0"/>
          <w:lang w:val="id-ID" w:eastAsia="zh-CN"/>
        </w:rPr>
        <w:t xml:space="preserve"> </w:t>
      </w:r>
      <w:r w:rsidRPr="00D83ADF">
        <w:rPr>
          <w:position w:val="0"/>
          <w:lang w:val="id-ID" w:eastAsia="zh-CN"/>
        </w:rPr>
        <w:t>di kelas sebagai perpustakaan sederhana yang memfasilitasi siswa dalam mencari referensi tambahan</w:t>
      </w:r>
      <w:r>
        <w:rPr>
          <w:position w:val="0"/>
          <w:lang w:val="id-ID" w:eastAsia="zh-CN"/>
        </w:rPr>
        <w:t xml:space="preserve"> </w:t>
      </w:r>
      <w:r w:rsidRPr="00D83ADF">
        <w:rPr>
          <w:position w:val="0"/>
          <w:lang w:val="id-ID" w:eastAsia="zh-CN"/>
        </w:rPr>
        <w:t>saat membuat mind mapping</w:t>
      </w:r>
      <w:r>
        <w:rPr>
          <w:position w:val="0"/>
          <w:lang w:val="id-ID" w:eastAsia="zh-CN"/>
        </w:rPr>
        <w:fldChar w:fldCharType="begin"/>
      </w:r>
      <w:r>
        <w:rPr>
          <w:position w:val="0"/>
          <w:lang w:val="id-ID" w:eastAsia="zh-CN"/>
        </w:rPr>
        <w:instrText xml:space="preserve"> ADDIN ZOTERO_ITEM CSL_CITATION {"citationID":"e0559Hn1","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Pr>
          <w:position w:val="0"/>
          <w:lang w:val="id-ID" w:eastAsia="zh-CN"/>
        </w:rPr>
        <w:fldChar w:fldCharType="separate"/>
      </w:r>
      <w:r w:rsidRPr="00D83ADF">
        <w:t>(Hidayah 2025)</w:t>
      </w:r>
      <w:r>
        <w:rPr>
          <w:position w:val="0"/>
          <w:lang w:val="id-ID" w:eastAsia="zh-CN"/>
        </w:rPr>
        <w:fldChar w:fldCharType="end"/>
      </w:r>
      <w:r w:rsidRPr="00D83ADF">
        <w:rPr>
          <w:position w:val="0"/>
          <w:lang w:val="id-ID" w:eastAsia="zh-CN"/>
        </w:rPr>
        <w:t>. Hal ini juga disetujui oleh siswa</w:t>
      </w:r>
      <w:r>
        <w:rPr>
          <w:position w:val="0"/>
          <w:lang w:val="id-ID" w:eastAsia="zh-CN"/>
        </w:rPr>
        <w:t xml:space="preserve"> </w:t>
      </w:r>
      <w:r>
        <w:rPr>
          <w:position w:val="0"/>
          <w:lang w:val="id-ID" w:eastAsia="zh-CN"/>
        </w:rPr>
        <w:fldChar w:fldCharType="begin"/>
      </w:r>
      <w:r>
        <w:rPr>
          <w:position w:val="0"/>
          <w:lang w:val="id-ID" w:eastAsia="zh-CN"/>
        </w:rPr>
        <w:instrText xml:space="preserve"> ADDIN ZOTERO_ITEM CSL_CITATION {"citationID":"KcngodBX","properties":{"formattedCitation":"(Sakina Nesyabilla 2025; Laila Ramadhani 2025)","plainCitation":"(Sakina Nesyabilla 2025; Laila Ramadhani 2025)","noteIndex":0},"citationItems":[{"id":157,"uris":["http://zotero.org/users/local/Ea8efOW0/items/QVZYJ4NX"],"itemData":{"id":157,"type":"interview","title":"Siswi kelas VII Mts Mu'allimat NU Kudus","author":[{"family":"Sakina Nesyabilla","given":"Naura"}],"issued":{"date-parts":[["2025",5,9]]}}},{"id":156,"uris":["http://zotero.org/users/local/Ea8efOW0/items/NBGYKTE8"],"itemData":{"id":156,"type":"interview","title":"Siswi kelas VII Mts Mu'allimat NU Kudus","author":[{"family":"Laila Ramadhani","given":"Firda"}],"issued":{"date-parts":[["2025",5,9]]}}}],"schema":"https://github.com/citation-style-language/schema/raw/master/csl-citation.json"} </w:instrText>
      </w:r>
      <w:r>
        <w:rPr>
          <w:position w:val="0"/>
          <w:lang w:val="id-ID" w:eastAsia="zh-CN"/>
        </w:rPr>
        <w:fldChar w:fldCharType="separate"/>
      </w:r>
      <w:r w:rsidRPr="00D83ADF">
        <w:t>(Sakina Nesyabilla 2025; Laila Ramadhani 2025)</w:t>
      </w:r>
      <w:r>
        <w:rPr>
          <w:position w:val="0"/>
          <w:lang w:val="id-ID" w:eastAsia="zh-CN"/>
        </w:rPr>
        <w:fldChar w:fldCharType="end"/>
      </w:r>
      <w:r>
        <w:rPr>
          <w:position w:val="0"/>
          <w:lang w:val="id-ID" w:eastAsia="zh-CN"/>
        </w:rPr>
        <w:t xml:space="preserve"> </w:t>
      </w:r>
      <w:r w:rsidRPr="00D83ADF">
        <w:rPr>
          <w:position w:val="0"/>
          <w:lang w:val="id-ID" w:eastAsia="zh-CN"/>
        </w:rPr>
        <w:t>yang merasa bahwa keberadaan sumber referensi ini membantu mereka memperkaya informasi yang dapat dimasukkan dalam mind mapping mereka</w:t>
      </w:r>
      <w:r>
        <w:rPr>
          <w:position w:val="0"/>
          <w:lang w:val="id-ID" w:eastAsia="zh-CN"/>
        </w:rPr>
        <w:t>.</w:t>
      </w:r>
    </w:p>
    <w:p w14:paraId="7E7FB5B3" w14:textId="77777777" w:rsidR="00824FC2" w:rsidRDefault="00824FC2" w:rsidP="00AC52D7">
      <w:pPr>
        <w:spacing w:line="276" w:lineRule="auto"/>
        <w:ind w:leftChars="0" w:left="0" w:firstLineChars="0" w:hanging="2"/>
        <w:jc w:val="both"/>
        <w:textDirection w:val="lrTb"/>
        <w:textAlignment w:val="auto"/>
        <w:outlineLvl w:val="9"/>
        <w:rPr>
          <w:position w:val="0"/>
          <w:lang w:val="id-ID" w:eastAsia="zh-CN"/>
        </w:rPr>
      </w:pPr>
    </w:p>
    <w:p w14:paraId="087A851D" w14:textId="1C9A6DEA" w:rsidR="00824FC2" w:rsidRDefault="00D83ADF" w:rsidP="00AC52D7">
      <w:pPr>
        <w:spacing w:line="276" w:lineRule="auto"/>
        <w:ind w:leftChars="0" w:left="0" w:firstLineChars="0" w:hanging="2"/>
        <w:jc w:val="both"/>
        <w:textDirection w:val="lrTb"/>
        <w:textAlignment w:val="auto"/>
        <w:outlineLvl w:val="9"/>
        <w:rPr>
          <w:b/>
          <w:bCs/>
          <w:i/>
          <w:iCs/>
          <w:position w:val="0"/>
          <w:lang w:val="id-ID" w:eastAsia="zh-CN"/>
        </w:rPr>
      </w:pPr>
      <w:r w:rsidRPr="00D83ADF">
        <w:rPr>
          <w:b/>
          <w:bCs/>
          <w:i/>
          <w:iCs/>
          <w:position w:val="0"/>
          <w:lang w:val="id-ID" w:eastAsia="zh-CN"/>
        </w:rPr>
        <w:t xml:space="preserve">Faktor Penghambat </w:t>
      </w:r>
    </w:p>
    <w:p w14:paraId="02C87B59" w14:textId="77777777" w:rsidR="009C2EA9" w:rsidRDefault="00D83ADF" w:rsidP="00AC52D7">
      <w:pPr>
        <w:spacing w:line="276" w:lineRule="auto"/>
        <w:ind w:leftChars="0" w:left="0" w:firstLineChars="0" w:hanging="2"/>
        <w:jc w:val="both"/>
        <w:textDirection w:val="lrTb"/>
        <w:textAlignment w:val="auto"/>
        <w:outlineLvl w:val="9"/>
        <w:rPr>
          <w:position w:val="0"/>
          <w:lang w:val="id-ID" w:eastAsia="zh-CN"/>
        </w:rPr>
      </w:pPr>
      <w:r>
        <w:rPr>
          <w:position w:val="0"/>
          <w:lang w:val="id-ID" w:eastAsia="zh-CN"/>
        </w:rPr>
        <w:t xml:space="preserve">1. </w:t>
      </w:r>
      <w:r w:rsidR="009C2EA9">
        <w:rPr>
          <w:position w:val="0"/>
          <w:lang w:val="id-ID" w:eastAsia="zh-CN"/>
        </w:rPr>
        <w:t>Keterbatasan Waktu</w:t>
      </w:r>
    </w:p>
    <w:p w14:paraId="1C2F1C2C" w14:textId="4C1D5337" w:rsidR="009C2EA9" w:rsidRDefault="009C2EA9" w:rsidP="00AC52D7">
      <w:pPr>
        <w:spacing w:line="276" w:lineRule="auto"/>
        <w:ind w:leftChars="0" w:left="-2" w:firstLineChars="0" w:firstLine="722"/>
        <w:jc w:val="both"/>
        <w:textDirection w:val="lrTb"/>
        <w:textAlignment w:val="auto"/>
        <w:outlineLvl w:val="9"/>
        <w:rPr>
          <w:position w:val="0"/>
          <w:lang w:val="id-ID" w:eastAsia="zh-CN"/>
        </w:rPr>
      </w:pPr>
      <w:r w:rsidRPr="009C2EA9">
        <w:rPr>
          <w:position w:val="0"/>
          <w:lang w:val="id-ID" w:eastAsia="zh-CN"/>
        </w:rPr>
        <w:t>Guru mengungkapkan bahwa jumlah siswa yang banyak (lebih dari 40 orang per kelas) membuat proses evaluasi individua menjadi sangat memakan waktu. Hal ini diperburuk dengan kondisi ruang kelas yang berada di lantai atas, yang mempengaruhi mobilitas selama proses pembelajaran</w:t>
      </w:r>
      <w:r>
        <w:rPr>
          <w:position w:val="0"/>
          <w:lang w:val="id-ID" w:eastAsia="zh-CN"/>
        </w:rPr>
        <w:t xml:space="preserve">. Guru juga mencatat bahwa beberapa siswa membutuhkan waktu tambahan untuk memperbaiki hasil mind mapping mereka, yang menjadi tantangan dalam waktu terbatas </w:t>
      </w:r>
      <w:r>
        <w:rPr>
          <w:position w:val="0"/>
          <w:lang w:val="id-ID" w:eastAsia="zh-CN"/>
        </w:rPr>
        <w:fldChar w:fldCharType="begin"/>
      </w:r>
      <w:r>
        <w:rPr>
          <w:position w:val="0"/>
          <w:lang w:val="id-ID" w:eastAsia="zh-CN"/>
        </w:rPr>
        <w:instrText xml:space="preserve"> ADDIN ZOTERO_ITEM CSL_CITATION {"citationID":"ciyBlZXq","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Pr>
          <w:position w:val="0"/>
          <w:lang w:val="id-ID" w:eastAsia="zh-CN"/>
        </w:rPr>
        <w:fldChar w:fldCharType="separate"/>
      </w:r>
      <w:r w:rsidRPr="009C2EA9">
        <w:t>(Hidayah 2025)</w:t>
      </w:r>
      <w:r>
        <w:rPr>
          <w:position w:val="0"/>
          <w:lang w:val="id-ID" w:eastAsia="zh-CN"/>
        </w:rPr>
        <w:fldChar w:fldCharType="end"/>
      </w:r>
      <w:r w:rsidRPr="009C2EA9">
        <w:rPr>
          <w:position w:val="0"/>
          <w:lang w:val="id-ID" w:eastAsia="zh-CN"/>
        </w:rPr>
        <w:t>.</w:t>
      </w:r>
    </w:p>
    <w:p w14:paraId="1CFCA3BF" w14:textId="77777777" w:rsidR="009C2EA9" w:rsidRPr="009C2EA9" w:rsidRDefault="009C2EA9" w:rsidP="00AC52D7">
      <w:pPr>
        <w:spacing w:line="276" w:lineRule="auto"/>
        <w:ind w:leftChars="0" w:left="-2" w:firstLineChars="0" w:firstLine="0"/>
        <w:jc w:val="both"/>
        <w:textDirection w:val="lrTb"/>
        <w:textAlignment w:val="auto"/>
        <w:outlineLvl w:val="9"/>
        <w:rPr>
          <w:noProof/>
          <w:position w:val="0"/>
          <w:lang w:val="id-ID" w:eastAsia="zh-CN"/>
        </w:rPr>
      </w:pPr>
      <w:r w:rsidRPr="009C2EA9">
        <w:rPr>
          <w:position w:val="0"/>
          <w:lang w:val="id-ID" w:eastAsia="zh-CN"/>
        </w:rPr>
        <w:t>2.</w:t>
      </w:r>
      <w:r>
        <w:rPr>
          <w:position w:val="0"/>
          <w:lang w:val="id-ID" w:eastAsia="zh-CN"/>
        </w:rPr>
        <w:t xml:space="preserve"> </w:t>
      </w:r>
      <w:r w:rsidRPr="009C2EA9">
        <w:rPr>
          <w:noProof/>
          <w:position w:val="0"/>
          <w:lang w:val="id-ID" w:eastAsia="zh-CN"/>
        </w:rPr>
        <w:t xml:space="preserve">Perbedaan karakteristik siswa, </w:t>
      </w:r>
    </w:p>
    <w:p w14:paraId="095A0880" w14:textId="33F91BEE" w:rsidR="009C2EA9" w:rsidRPr="009C2EA9" w:rsidRDefault="009C2EA9" w:rsidP="00AC52D7">
      <w:pPr>
        <w:spacing w:line="276" w:lineRule="auto"/>
        <w:ind w:leftChars="0" w:left="-2" w:firstLineChars="0" w:firstLine="0"/>
        <w:jc w:val="both"/>
        <w:textDirection w:val="lrTb"/>
        <w:textAlignment w:val="auto"/>
        <w:outlineLvl w:val="9"/>
        <w:rPr>
          <w:noProof/>
          <w:position w:val="0"/>
          <w:lang w:val="id-ID" w:eastAsia="zh-CN"/>
        </w:rPr>
      </w:pPr>
      <w:r w:rsidRPr="009C2EA9">
        <w:rPr>
          <w:noProof/>
          <w:position w:val="0"/>
          <w:lang w:val="id-ID" w:eastAsia="zh-CN"/>
        </w:rPr>
        <w:t>Perbedaan karakteristik siswa,  seperti siswa yang pendiam atau kurang aktif, menyulitkan guru dalam proses penilaian. Siswa yang pasif cenderung mengiyakan saja saat ditanya, tanpa memberikan jawaban yang mencerminkan sejauh mana mereka benar-benar memahami materi. Hal ini membuat guru perlu strategi khusus untuk memastikan bahwa penilaian mencerminkan pemahaman yang sebenarnya, bukan sekadar respons sopan atau mengikuti arus.</w:t>
      </w:r>
    </w:p>
    <w:p w14:paraId="7F3977F3" w14:textId="77777777" w:rsidR="009C2EA9" w:rsidRDefault="009C2EA9" w:rsidP="00AC52D7">
      <w:pPr>
        <w:spacing w:line="276" w:lineRule="auto"/>
        <w:ind w:leftChars="0" w:firstLineChars="0"/>
        <w:jc w:val="both"/>
        <w:textDirection w:val="lrTb"/>
        <w:textAlignment w:val="auto"/>
        <w:outlineLvl w:val="9"/>
        <w:rPr>
          <w:position w:val="0"/>
          <w:lang w:val="id-ID" w:eastAsia="zh-CN"/>
        </w:rPr>
      </w:pPr>
      <w:r w:rsidRPr="009C2EA9">
        <w:rPr>
          <w:position w:val="0"/>
          <w:lang w:val="id-ID" w:eastAsia="zh-CN"/>
        </w:rPr>
        <w:t xml:space="preserve"> </w:t>
      </w:r>
      <w:r>
        <w:rPr>
          <w:position w:val="0"/>
          <w:lang w:val="id-ID" w:eastAsia="zh-CN"/>
        </w:rPr>
        <w:t xml:space="preserve">3. </w:t>
      </w:r>
      <w:r w:rsidRPr="009C2EA9">
        <w:rPr>
          <w:position w:val="0"/>
          <w:lang w:val="id-ID" w:eastAsia="zh-CN"/>
        </w:rPr>
        <w:t>Materi yang Berat atau Rumit</w:t>
      </w:r>
    </w:p>
    <w:p w14:paraId="33794E08" w14:textId="77777777" w:rsidR="001B08A1" w:rsidRDefault="009C2EA9" w:rsidP="00AC52D7">
      <w:pPr>
        <w:spacing w:line="276" w:lineRule="auto"/>
        <w:ind w:leftChars="0" w:firstLineChars="0" w:firstLine="721"/>
        <w:jc w:val="both"/>
        <w:textDirection w:val="lrTb"/>
        <w:textAlignment w:val="auto"/>
        <w:outlineLvl w:val="9"/>
        <w:rPr>
          <w:position w:val="0"/>
          <w:lang w:val="id-ID" w:eastAsia="zh-CN"/>
        </w:rPr>
      </w:pPr>
      <w:r w:rsidRPr="009C2EA9">
        <w:rPr>
          <w:position w:val="0"/>
          <w:lang w:val="id-ID" w:eastAsia="zh-CN"/>
        </w:rPr>
        <w:t xml:space="preserve">Siswa dan guru sepakat bahwa </w:t>
      </w:r>
      <w:r>
        <w:rPr>
          <w:position w:val="0"/>
          <w:lang w:val="id-ID" w:eastAsia="zh-CN"/>
        </w:rPr>
        <w:t xml:space="preserve"> </w:t>
      </w:r>
      <w:r w:rsidRPr="009C2EA9">
        <w:rPr>
          <w:position w:val="0"/>
          <w:lang w:val="id-ID" w:eastAsia="zh-CN"/>
        </w:rPr>
        <w:t>materi yang lebih rumit</w:t>
      </w:r>
      <w:r>
        <w:rPr>
          <w:position w:val="0"/>
          <w:lang w:val="id-ID" w:eastAsia="zh-CN"/>
        </w:rPr>
        <w:t xml:space="preserve"> </w:t>
      </w:r>
      <w:r w:rsidRPr="009C2EA9">
        <w:rPr>
          <w:position w:val="0"/>
          <w:lang w:val="id-ID" w:eastAsia="zh-CN"/>
        </w:rPr>
        <w:t>atau berat membutuhkan lebih banyak waktu untuk dikerjakan dan dievaluasi. Meskipun mind mapping membantu dalam merangkum informasi, materi yang kompleks tetap membutuhkan waktu lebih banyak untuk dibahas secara mendalam dan menyeluruh</w:t>
      </w:r>
      <w:r>
        <w:rPr>
          <w:position w:val="0"/>
          <w:lang w:val="id-ID" w:eastAsia="zh-CN"/>
        </w:rPr>
        <w:fldChar w:fldCharType="begin"/>
      </w:r>
      <w:r>
        <w:rPr>
          <w:position w:val="0"/>
          <w:lang w:val="id-ID" w:eastAsia="zh-CN"/>
        </w:rPr>
        <w:instrText xml:space="preserve"> ADDIN ZOTERO_ITEM CSL_CITATION {"citationID":"E6e8gzir","properties":{"formattedCitation":"(Hidayah 2025)","plainCitation":"(Hidayah 2025)","noteIndex":0},"citationItems":[{"id":155,"uris":["http://zotero.org/users/local/Ea8efOW0/items/SK5XUFUV"],"itemData":{"id":155,"type":"interview","title":"Guru Sejarah Kebudayaan Islam Mts Mu'allimat NU Kudus","author":[{"family":"Hidayah","given":"Noor"}],"issued":{"date-parts":[["2025",5,3]]}}}],"schema":"https://github.com/citation-style-language/schema/raw/master/csl-citation.json"} </w:instrText>
      </w:r>
      <w:r>
        <w:rPr>
          <w:position w:val="0"/>
          <w:lang w:val="id-ID" w:eastAsia="zh-CN"/>
        </w:rPr>
        <w:fldChar w:fldCharType="separate"/>
      </w:r>
      <w:r w:rsidRPr="001B08A1">
        <w:rPr>
          <w:lang w:val="id-ID"/>
        </w:rPr>
        <w:t>(Hidayah 2025)</w:t>
      </w:r>
      <w:r>
        <w:rPr>
          <w:position w:val="0"/>
          <w:lang w:val="id-ID" w:eastAsia="zh-CN"/>
        </w:rPr>
        <w:fldChar w:fldCharType="end"/>
      </w:r>
      <w:r w:rsidRPr="009C2EA9">
        <w:rPr>
          <w:position w:val="0"/>
          <w:lang w:val="id-ID" w:eastAsia="zh-CN"/>
        </w:rPr>
        <w:t>.</w:t>
      </w:r>
    </w:p>
    <w:p w14:paraId="05459400" w14:textId="0C54FFDC" w:rsidR="00543674" w:rsidRPr="001B08A1" w:rsidRDefault="00543674" w:rsidP="00AC52D7">
      <w:pPr>
        <w:spacing w:line="276" w:lineRule="auto"/>
        <w:ind w:leftChars="0" w:firstLineChars="0" w:firstLine="721"/>
        <w:jc w:val="both"/>
        <w:textDirection w:val="lrTb"/>
        <w:textAlignment w:val="auto"/>
        <w:outlineLvl w:val="9"/>
        <w:rPr>
          <w:position w:val="0"/>
          <w:lang w:val="id-ID" w:eastAsia="zh-CN"/>
        </w:rPr>
      </w:pPr>
      <w:r w:rsidRPr="001B08A1">
        <w:rPr>
          <w:noProof/>
          <w:lang w:val="id-ID"/>
        </w:rPr>
        <w:t xml:space="preserve">Data wawancara dan observasi mengungkapkan beberapa kendala utama dalam pembelajaran mind mapping, yaitu keterbatasan waktu akibat jumlah siswa yang banyak dan fasilitas yang kurang mendukung, perbedaan karakteristik siswa terutama yang pendiam sehingga menyulitkan penilaian, serta materi yang berat dan kompleks. Untuk mengatasi hal tersebut, evaluasi dilakukan secara bertahap melalui penilaian antar teman (peer assessment) dan refleksi kelompok kecil guna menghemat waktu sekaligus meningkatkan keterlibatan siswa. Guru juga memanfaatkan lembar refleksi tertulis agar siswa yang kurang aktif secara </w:t>
      </w:r>
      <w:r w:rsidRPr="001B08A1">
        <w:rPr>
          <w:noProof/>
          <w:lang w:val="id-ID"/>
        </w:rPr>
        <w:lastRenderedPageBreak/>
        <w:t xml:space="preserve">lisan tetap dapat menunjukkan pemahaman mereka. Selain itu, materi dipilah menjadi subtopik yang dipelajari secara bertahap dan siswa dikelompokkan berdasarkan kemampuan sehingga kelompok yang lebih </w:t>
      </w:r>
      <w:r w:rsidR="002D75AB">
        <w:rPr>
          <w:noProof/>
          <w:lang w:val="id-ID"/>
        </w:rPr>
        <w:t xml:space="preserve">baik, dapat membantu teman-temannya belajar sebagai tutor sebaya, </w:t>
      </w:r>
      <w:r w:rsidRPr="001B08A1">
        <w:rPr>
          <w:noProof/>
          <w:lang w:val="id-ID"/>
        </w:rPr>
        <w:t>membantu teman yang memerlukan pendampingan lebih.</w:t>
      </w:r>
    </w:p>
    <w:p w14:paraId="63803DC0" w14:textId="77777777" w:rsidR="00693014" w:rsidRPr="00177EB0" w:rsidRDefault="00693014" w:rsidP="00AC52D7">
      <w:pPr>
        <w:tabs>
          <w:tab w:val="left" w:pos="340"/>
        </w:tabs>
        <w:spacing w:line="276" w:lineRule="auto"/>
        <w:ind w:left="0" w:hanging="2"/>
        <w:rPr>
          <w:b/>
          <w:smallCaps/>
          <w:lang w:val="id-ID"/>
        </w:rPr>
      </w:pPr>
    </w:p>
    <w:p w14:paraId="1E35BCE4" w14:textId="593864CF" w:rsidR="004B7C3A" w:rsidRDefault="00572751" w:rsidP="00AC52D7">
      <w:pPr>
        <w:tabs>
          <w:tab w:val="left" w:pos="340"/>
        </w:tabs>
        <w:spacing w:line="276" w:lineRule="auto"/>
        <w:ind w:left="0" w:hanging="2"/>
        <w:rPr>
          <w:b/>
          <w:smallCaps/>
        </w:rPr>
      </w:pPr>
      <w:r>
        <w:rPr>
          <w:b/>
          <w:smallCaps/>
        </w:rPr>
        <w:t>PENUTUP</w:t>
      </w:r>
    </w:p>
    <w:p w14:paraId="5CED9AB6" w14:textId="02517699" w:rsidR="00040F85" w:rsidRPr="00040F85" w:rsidRDefault="00040F85" w:rsidP="00AC52D7">
      <w:pPr>
        <w:tabs>
          <w:tab w:val="left" w:pos="340"/>
        </w:tabs>
        <w:spacing w:line="276" w:lineRule="auto"/>
        <w:ind w:left="0" w:hanging="2"/>
        <w:jc w:val="both"/>
        <w:rPr>
          <w:noProof/>
          <w:lang w:val="id-ID"/>
        </w:rPr>
      </w:pPr>
      <w:r>
        <w:rPr>
          <w:noProof/>
          <w:lang w:val="id-ID"/>
        </w:rPr>
        <w:tab/>
      </w:r>
      <w:r>
        <w:rPr>
          <w:noProof/>
          <w:lang w:val="id-ID"/>
        </w:rPr>
        <w:tab/>
      </w:r>
      <w:r w:rsidR="00DA1BBC" w:rsidRPr="00040F85">
        <w:rPr>
          <w:noProof/>
          <w:lang w:val="id-ID"/>
        </w:rPr>
        <w:t xml:space="preserve">Implementasi metode Mind Mapping di Mts Mu’allimat NU Kudus dilakukan melalui beberapa tahapan, yaitu: Perencanaan, Pelaksanaan, dan Evaluasi. Pengembangan Berpikir Kritis melalui Mind Mapping pada ranah Kognitif tinggi dalam Taksonomi Bloom yaitu level C4,C5, dan C6. Penerapan metode mind mapping dalam pembelajaran SKI terbukti mampu mengembangkan kemampuan berpikir kritis siswa. Faktor pendukung implementasi adalah 1) motivasi </w:t>
      </w:r>
      <w:r w:rsidRPr="00040F85">
        <w:rPr>
          <w:noProof/>
          <w:lang w:val="id-ID"/>
        </w:rPr>
        <w:t xml:space="preserve">dan semangat </w:t>
      </w:r>
      <w:r w:rsidR="00DA1BBC" w:rsidRPr="00040F85">
        <w:rPr>
          <w:noProof/>
          <w:lang w:val="id-ID"/>
        </w:rPr>
        <w:t>siswa</w:t>
      </w:r>
      <w:r w:rsidRPr="00040F85">
        <w:rPr>
          <w:noProof/>
          <w:lang w:val="id-ID"/>
        </w:rPr>
        <w:t>, 2) dukungan guru, dan  3) fasilitas pendukung. Sementara itu, faktor peghambat adalah 1) Keterbatasan Waktu, 2) Perbedaan karakteristik siswa, dan  3) Materi yang Berat atau Rumit.</w:t>
      </w:r>
    </w:p>
    <w:p w14:paraId="78B0F1E8" w14:textId="6841BE26" w:rsidR="004B7C3A" w:rsidRPr="00040F85" w:rsidRDefault="00040F85" w:rsidP="00AC52D7">
      <w:pPr>
        <w:tabs>
          <w:tab w:val="left" w:pos="340"/>
        </w:tabs>
        <w:spacing w:line="276" w:lineRule="auto"/>
        <w:ind w:left="0" w:hanging="2"/>
        <w:jc w:val="both"/>
        <w:rPr>
          <w:b/>
          <w:smallCaps/>
          <w:noProof/>
          <w:lang w:val="id-ID"/>
        </w:rPr>
      </w:pPr>
      <w:r>
        <w:rPr>
          <w:noProof/>
          <w:lang w:val="id-ID"/>
        </w:rPr>
        <w:tab/>
      </w:r>
      <w:r>
        <w:rPr>
          <w:noProof/>
          <w:lang w:val="id-ID"/>
        </w:rPr>
        <w:tab/>
      </w:r>
      <w:r w:rsidR="004B7C3A" w:rsidRPr="00040F85">
        <w:rPr>
          <w:noProof/>
          <w:lang w:val="id-ID"/>
        </w:rPr>
        <w:t xml:space="preserve">Penelitian  ini berimplikasi pada perlunya peningkatan kualitas pembelajaran SKI di MTs </w:t>
      </w:r>
      <w:r w:rsidR="00DA1BBC" w:rsidRPr="00040F85">
        <w:rPr>
          <w:noProof/>
          <w:lang w:val="id-ID"/>
        </w:rPr>
        <w:t xml:space="preserve">Mu’allimat NU Kudus </w:t>
      </w:r>
      <w:r w:rsidR="004B7C3A" w:rsidRPr="00040F85">
        <w:rPr>
          <w:noProof/>
          <w:lang w:val="id-ID"/>
        </w:rPr>
        <w:t>melalui penerapan metode pembelajaran yang inovatif dan efektif seperti mind mapping. Oleh karena itu, penggunaan mind mapping dalam proses belajar mengajar perlu didukung oleh pelatihan dan fasilitasi yang memadai bagi guru agar mereka dapat mengoptimalkan metode ini secara maksimal. Sekolah sebagai lembaga pendidikan yang berperan dalam penguatan pemahaman budaya dan sejarah Islam, mestinya tidak hanya fokus pada penguasaan materi tetapi juga mendorong siswa untuk aktif dalam mengorganisasi informasi secara visual sehingga memudahkan pemahaman dan daya ingat. Selain itu, guru harus mampu memilih teknik mind mapping yang sesuai dengan karakteristik dan kebutuhan siswa untuk meningkatkan minat serta motivasi belajar mereka Penelitian ini bertujuan mendeskripsikan bagaimana implementasi metode mind mapping dapat mendukung pengembangan berpikir kritis siswa dalam pembelajaran SKI.</w:t>
      </w:r>
      <w:r w:rsidR="00C25170">
        <w:rPr>
          <w:noProof/>
          <w:lang w:val="id-ID"/>
        </w:rPr>
        <w:t xml:space="preserve"> </w:t>
      </w:r>
      <w:r w:rsidR="004B7C3A" w:rsidRPr="00040F85">
        <w:rPr>
          <w:noProof/>
          <w:lang w:val="id-ID"/>
        </w:rPr>
        <w:t>Namun, studi lanjutan terkait integrasi teknologi digital dalam mind mapping juga sangat diperlukan guna menyempurnakan proses pembelajaran dan menjawab tantangan pembelajaran di era modern.</w:t>
      </w:r>
    </w:p>
    <w:p w14:paraId="267E265C" w14:textId="77777777" w:rsidR="00980A4D" w:rsidRDefault="00980A4D">
      <w:pPr>
        <w:widowControl w:val="0"/>
        <w:spacing w:after="60"/>
        <w:ind w:left="0" w:hanging="2"/>
        <w:jc w:val="both"/>
        <w:rPr>
          <w:color w:val="111111"/>
        </w:rPr>
      </w:pPr>
    </w:p>
    <w:p w14:paraId="1515CBE3" w14:textId="77777777" w:rsidR="00980A4D" w:rsidRDefault="00980A4D">
      <w:pPr>
        <w:widowControl w:val="0"/>
        <w:spacing w:after="60"/>
        <w:ind w:left="0" w:hanging="2"/>
        <w:jc w:val="both"/>
        <w:rPr>
          <w:color w:val="111111"/>
        </w:rPr>
      </w:pPr>
    </w:p>
    <w:bookmarkEnd w:id="1"/>
    <w:p w14:paraId="3D2A8039" w14:textId="77777777" w:rsidR="009D058D" w:rsidRDefault="009D058D" w:rsidP="009D058D">
      <w:pPr>
        <w:widowControl w:val="0"/>
        <w:spacing w:after="60"/>
        <w:ind w:left="0" w:hanging="2"/>
        <w:jc w:val="center"/>
        <w:rPr>
          <w:b/>
          <w:bCs/>
          <w:lang w:val="id-ID"/>
        </w:rPr>
      </w:pPr>
    </w:p>
    <w:p w14:paraId="041991FF" w14:textId="77777777" w:rsidR="009D058D" w:rsidRDefault="009D058D" w:rsidP="009D058D">
      <w:pPr>
        <w:widowControl w:val="0"/>
        <w:spacing w:after="60"/>
        <w:ind w:left="0" w:hanging="2"/>
        <w:jc w:val="center"/>
        <w:rPr>
          <w:b/>
          <w:bCs/>
          <w:lang w:val="id-ID"/>
        </w:rPr>
      </w:pPr>
    </w:p>
    <w:p w14:paraId="4F7DC6F6" w14:textId="77777777" w:rsidR="009D058D" w:rsidRDefault="009D058D" w:rsidP="009D058D">
      <w:pPr>
        <w:widowControl w:val="0"/>
        <w:spacing w:after="60"/>
        <w:ind w:left="0" w:hanging="2"/>
        <w:jc w:val="center"/>
        <w:rPr>
          <w:b/>
          <w:bCs/>
          <w:lang w:val="id-ID"/>
        </w:rPr>
      </w:pPr>
    </w:p>
    <w:p w14:paraId="5C62123E" w14:textId="77777777" w:rsidR="009D058D" w:rsidRDefault="009D058D" w:rsidP="009D058D">
      <w:pPr>
        <w:widowControl w:val="0"/>
        <w:spacing w:after="60"/>
        <w:ind w:left="0" w:hanging="2"/>
        <w:jc w:val="center"/>
        <w:rPr>
          <w:b/>
          <w:bCs/>
          <w:lang w:val="id-ID"/>
        </w:rPr>
      </w:pPr>
    </w:p>
    <w:p w14:paraId="1D2EF046" w14:textId="77777777" w:rsidR="009D058D" w:rsidRDefault="009D058D" w:rsidP="009D058D">
      <w:pPr>
        <w:widowControl w:val="0"/>
        <w:spacing w:after="60"/>
        <w:ind w:left="0" w:hanging="2"/>
        <w:jc w:val="center"/>
        <w:rPr>
          <w:b/>
          <w:bCs/>
          <w:lang w:val="id-ID"/>
        </w:rPr>
      </w:pPr>
    </w:p>
    <w:p w14:paraId="074D38DC" w14:textId="77777777" w:rsidR="009D058D" w:rsidRDefault="009D058D" w:rsidP="009D058D">
      <w:pPr>
        <w:widowControl w:val="0"/>
        <w:spacing w:after="60"/>
        <w:ind w:left="0" w:hanging="2"/>
        <w:jc w:val="center"/>
        <w:rPr>
          <w:b/>
          <w:bCs/>
          <w:lang w:val="id-ID"/>
        </w:rPr>
      </w:pPr>
    </w:p>
    <w:p w14:paraId="4702DDC1" w14:textId="77777777" w:rsidR="009D058D" w:rsidRDefault="009D058D" w:rsidP="009D058D">
      <w:pPr>
        <w:widowControl w:val="0"/>
        <w:spacing w:after="60"/>
        <w:ind w:left="0" w:hanging="2"/>
        <w:jc w:val="center"/>
        <w:rPr>
          <w:b/>
          <w:bCs/>
          <w:lang w:val="id-ID"/>
        </w:rPr>
      </w:pPr>
    </w:p>
    <w:p w14:paraId="6DE4D9BC" w14:textId="77777777" w:rsidR="009D058D" w:rsidRDefault="009D058D" w:rsidP="009D058D">
      <w:pPr>
        <w:widowControl w:val="0"/>
        <w:spacing w:after="60"/>
        <w:ind w:left="0" w:hanging="2"/>
        <w:jc w:val="center"/>
        <w:rPr>
          <w:b/>
          <w:bCs/>
          <w:lang w:val="id-ID"/>
        </w:rPr>
      </w:pPr>
    </w:p>
    <w:p w14:paraId="34BAB449" w14:textId="77777777" w:rsidR="009D058D" w:rsidRDefault="009D058D" w:rsidP="009D058D">
      <w:pPr>
        <w:widowControl w:val="0"/>
        <w:spacing w:after="60"/>
        <w:ind w:left="0" w:hanging="2"/>
        <w:jc w:val="center"/>
        <w:rPr>
          <w:b/>
          <w:bCs/>
          <w:lang w:val="id-ID"/>
        </w:rPr>
      </w:pPr>
    </w:p>
    <w:p w14:paraId="0441D095" w14:textId="77777777" w:rsidR="009D058D" w:rsidRDefault="009D058D" w:rsidP="009D058D">
      <w:pPr>
        <w:widowControl w:val="0"/>
        <w:spacing w:after="60"/>
        <w:ind w:left="0" w:hanging="2"/>
        <w:jc w:val="center"/>
        <w:rPr>
          <w:b/>
          <w:bCs/>
          <w:lang w:val="id-ID"/>
        </w:rPr>
      </w:pPr>
    </w:p>
    <w:p w14:paraId="3FE54297" w14:textId="77777777" w:rsidR="00693014" w:rsidRDefault="00693014" w:rsidP="00C25170">
      <w:pPr>
        <w:widowControl w:val="0"/>
        <w:spacing w:after="60"/>
        <w:ind w:leftChars="0" w:left="0" w:firstLineChars="0" w:firstLine="0"/>
        <w:rPr>
          <w:b/>
          <w:bCs/>
          <w:lang w:val="id-ID"/>
        </w:rPr>
      </w:pPr>
    </w:p>
    <w:p w14:paraId="6C030B81" w14:textId="79A32EA8" w:rsidR="00980A4D" w:rsidRDefault="009D058D" w:rsidP="009D058D">
      <w:pPr>
        <w:widowControl w:val="0"/>
        <w:spacing w:after="60"/>
        <w:ind w:left="0" w:hanging="2"/>
        <w:jc w:val="center"/>
        <w:rPr>
          <w:b/>
          <w:bCs/>
          <w:lang w:val="id-ID"/>
        </w:rPr>
      </w:pPr>
      <w:r>
        <w:rPr>
          <w:b/>
          <w:bCs/>
          <w:lang w:val="id-ID"/>
        </w:rPr>
        <w:lastRenderedPageBreak/>
        <w:t>DAFTAR PUSTAKA</w:t>
      </w:r>
    </w:p>
    <w:p w14:paraId="42A48BD4" w14:textId="77777777" w:rsidR="009D058D" w:rsidRPr="008F21F2" w:rsidRDefault="009D058D" w:rsidP="00C25170">
      <w:pPr>
        <w:pStyle w:val="Bibliography"/>
        <w:ind w:left="862" w:hangingChars="360" w:hanging="864"/>
        <w:jc w:val="both"/>
        <w:rPr>
          <w:noProof/>
          <w:lang w:val="id-ID"/>
        </w:rPr>
      </w:pPr>
      <w:r w:rsidRPr="008F21F2">
        <w:rPr>
          <w:noProof/>
          <w:lang w:val="id-ID"/>
        </w:rPr>
        <w:fldChar w:fldCharType="begin"/>
      </w:r>
      <w:r w:rsidRPr="008F21F2">
        <w:rPr>
          <w:noProof/>
          <w:lang w:val="id-ID"/>
        </w:rPr>
        <w:instrText xml:space="preserve"> ADDIN ZOTERO_BIBL {"uncited":[],"omitted":[],"custom":[]} CSL_BIBLIOGRAPHY </w:instrText>
      </w:r>
      <w:r w:rsidRPr="008F21F2">
        <w:rPr>
          <w:noProof/>
          <w:lang w:val="id-ID"/>
        </w:rPr>
        <w:fldChar w:fldCharType="separate"/>
      </w:r>
      <w:r w:rsidRPr="008F21F2">
        <w:rPr>
          <w:noProof/>
          <w:lang w:val="id-ID"/>
        </w:rPr>
        <w:t>Anandha, Putri. 2025. Siswi kelas VII Mts Mu’allimat NU Kudus.</w:t>
      </w:r>
    </w:p>
    <w:p w14:paraId="3D9512FE" w14:textId="62EE2DEE" w:rsidR="009D058D" w:rsidRPr="008F21F2" w:rsidRDefault="009D058D" w:rsidP="00C25170">
      <w:pPr>
        <w:pStyle w:val="Bibliography"/>
        <w:ind w:left="862" w:hangingChars="360" w:hanging="864"/>
        <w:jc w:val="both"/>
        <w:rPr>
          <w:noProof/>
          <w:lang w:val="id-ID"/>
        </w:rPr>
      </w:pPr>
      <w:r w:rsidRPr="008F21F2">
        <w:rPr>
          <w:noProof/>
          <w:lang w:val="id-ID"/>
        </w:rPr>
        <w:t xml:space="preserve">Anjallina, Alfiyatun Nikmah, Evelin Diah Gustari, M. Syarif, dan Lailatul Isro’iyah. 2024. </w:t>
      </w:r>
      <w:r w:rsidR="008F21F2" w:rsidRPr="008F21F2">
        <w:rPr>
          <w:noProof/>
          <w:lang w:val="id-ID"/>
        </w:rPr>
        <w:t>“Penerapan Metode Mind Mapping Untuk Meningkatkan Kemampuan Analisis Siswa Pada Mata Pelajaran Ski.”</w:t>
      </w:r>
      <w:r w:rsidRPr="008F21F2">
        <w:rPr>
          <w:noProof/>
          <w:lang w:val="id-ID"/>
        </w:rPr>
        <w:t xml:space="preserve"> </w:t>
      </w:r>
      <w:r w:rsidRPr="008F21F2">
        <w:rPr>
          <w:i/>
          <w:iCs/>
          <w:noProof/>
          <w:lang w:val="id-ID"/>
        </w:rPr>
        <w:t>Al-Hasanah : Jurnal Pendidikan Agama Islam</w:t>
      </w:r>
      <w:r w:rsidRPr="008F21F2">
        <w:rPr>
          <w:noProof/>
          <w:lang w:val="id-ID"/>
        </w:rPr>
        <w:t xml:space="preserve"> 9 (2): 574–88. https://doi.org/10.51729/921226.</w:t>
      </w:r>
    </w:p>
    <w:p w14:paraId="1B065EFC" w14:textId="4B1F6FE1" w:rsidR="009D058D" w:rsidRPr="008F21F2" w:rsidRDefault="009D058D" w:rsidP="00C25170">
      <w:pPr>
        <w:pStyle w:val="Bibliography"/>
        <w:ind w:left="862" w:hangingChars="360" w:hanging="864"/>
        <w:jc w:val="both"/>
        <w:rPr>
          <w:noProof/>
          <w:lang w:val="id-ID"/>
        </w:rPr>
      </w:pPr>
      <w:r w:rsidRPr="008F21F2">
        <w:rPr>
          <w:noProof/>
          <w:lang w:val="id-ID"/>
        </w:rPr>
        <w:t>Anjani, Novika Dwi. 2024. “</w:t>
      </w:r>
      <w:r w:rsidR="008F21F2" w:rsidRPr="008F21F2">
        <w:rPr>
          <w:noProof/>
          <w:lang w:val="id-ID"/>
        </w:rPr>
        <w:t>Penerapan Hots (Higher Order Thinking Skills) Dalam Soal Buku Bahasa Arab Di Mts Miftahul Hidayah</w:t>
      </w:r>
      <w:r w:rsidRPr="008F21F2">
        <w:rPr>
          <w:noProof/>
          <w:lang w:val="id-ID"/>
        </w:rPr>
        <w:t>” 3.</w:t>
      </w:r>
    </w:p>
    <w:p w14:paraId="5E76B2AD" w14:textId="77777777" w:rsidR="009D058D" w:rsidRPr="008F21F2" w:rsidRDefault="009D058D" w:rsidP="00C25170">
      <w:pPr>
        <w:pStyle w:val="Bibliography"/>
        <w:ind w:left="862" w:hangingChars="360" w:hanging="864"/>
        <w:jc w:val="both"/>
        <w:rPr>
          <w:noProof/>
          <w:lang w:val="id-ID"/>
        </w:rPr>
      </w:pPr>
      <w:r w:rsidRPr="008F21F2">
        <w:rPr>
          <w:noProof/>
          <w:lang w:val="id-ID"/>
        </w:rPr>
        <w:t>Aprina, Eka Anisa, Erma Fatmawati, dan Andi Suhardi. 2024. “Penerapan Model Problem Based Learning Untuk Mengembangkan Keterampilan Berpikir Kritis Pada Muatan IPA Sekolah Dasar” 13 (1): 981.</w:t>
      </w:r>
    </w:p>
    <w:p w14:paraId="0AB17B7B" w14:textId="77777777" w:rsidR="009D058D" w:rsidRPr="008F21F2" w:rsidRDefault="009D058D" w:rsidP="00C25170">
      <w:pPr>
        <w:pStyle w:val="Bibliography"/>
        <w:ind w:left="862" w:hangingChars="360" w:hanging="864"/>
        <w:jc w:val="both"/>
        <w:rPr>
          <w:noProof/>
          <w:lang w:val="id-ID"/>
        </w:rPr>
      </w:pPr>
      <w:r w:rsidRPr="008F21F2">
        <w:rPr>
          <w:noProof/>
          <w:lang w:val="id-ID"/>
        </w:rPr>
        <w:t xml:space="preserve">Bekti Mulatsih. 2021. “Implementation of Revised Bloom Taxonomy in Developing Chemistry Questions in the Domain of Knowledge.” </w:t>
      </w:r>
      <w:r w:rsidRPr="008F21F2">
        <w:rPr>
          <w:i/>
          <w:iCs/>
          <w:noProof/>
          <w:lang w:val="id-ID"/>
        </w:rPr>
        <w:t>Ideguru: Jurnal Karya Ilmiah Guru</w:t>
      </w:r>
      <w:r w:rsidRPr="008F21F2">
        <w:rPr>
          <w:noProof/>
          <w:lang w:val="id-ID"/>
        </w:rPr>
        <w:t xml:space="preserve"> 6 (1). https://doi.org/10.51169/ideguru.v6i1.158.</w:t>
      </w:r>
    </w:p>
    <w:p w14:paraId="55DACEFC" w14:textId="77777777" w:rsidR="009D058D" w:rsidRPr="008F21F2" w:rsidRDefault="009D058D" w:rsidP="00C25170">
      <w:pPr>
        <w:pStyle w:val="Bibliography"/>
        <w:ind w:left="862" w:hangingChars="360" w:hanging="864"/>
        <w:jc w:val="both"/>
        <w:rPr>
          <w:noProof/>
          <w:lang w:val="id-ID"/>
        </w:rPr>
      </w:pPr>
      <w:r w:rsidRPr="008F21F2">
        <w:rPr>
          <w:noProof/>
          <w:lang w:val="id-ID"/>
        </w:rPr>
        <w:t xml:space="preserve">Darise, Gina Nurvina, Nurul Mahmudah, Kusnan Kusnan, Indah Wardaty Saud, Gita Fajrin Jafar, Nurul Fajriani Mokodompit, dan Rahmawaty Alkatiri. 2024. “Pendampingan Penggunaan Media Pembelajaran Mind Mapping sebagai Solusi Mengatasi Kebosanan Siswa dalam Pembelajaran Sejarah Kebudayaan Islam (SKI) di Min 2 Kepulauan Sangihe.” </w:t>
      </w:r>
      <w:r w:rsidRPr="008F21F2">
        <w:rPr>
          <w:i/>
          <w:iCs/>
          <w:noProof/>
          <w:lang w:val="id-ID"/>
        </w:rPr>
        <w:t>NYIUR-Dimas: Jurnal Ilmiah Pengabdian Kepada Masyarakat</w:t>
      </w:r>
      <w:r w:rsidRPr="008F21F2">
        <w:rPr>
          <w:noProof/>
          <w:lang w:val="id-ID"/>
        </w:rPr>
        <w:t xml:space="preserve"> 4 (2): 58–67. https://doi.org/10.30984/nyiur.v4i2.1127.</w:t>
      </w:r>
    </w:p>
    <w:p w14:paraId="46438751" w14:textId="77777777" w:rsidR="009D058D" w:rsidRPr="008F21F2" w:rsidRDefault="009D058D" w:rsidP="00C25170">
      <w:pPr>
        <w:pStyle w:val="Bibliography"/>
        <w:ind w:left="862" w:hangingChars="360" w:hanging="864"/>
        <w:jc w:val="both"/>
        <w:rPr>
          <w:noProof/>
          <w:lang w:val="id-ID"/>
        </w:rPr>
      </w:pPr>
      <w:r w:rsidRPr="008F21F2">
        <w:rPr>
          <w:noProof/>
          <w:lang w:val="id-ID"/>
        </w:rPr>
        <w:t xml:space="preserve">Erfan, Muhammad, Nurwahidah, Ashar Pajarungi Anar, dan Mohammad Archi Maulyda. 2020. “Identifikasi Level Kognitif pada Soal Ujian Akhir Semester Gasal Kelas IV Sekolah Dasar.” </w:t>
      </w:r>
      <w:r w:rsidRPr="008F21F2">
        <w:rPr>
          <w:i/>
          <w:iCs/>
          <w:noProof/>
          <w:lang w:val="id-ID"/>
        </w:rPr>
        <w:t>Jurnal Kiprah</w:t>
      </w:r>
      <w:r w:rsidRPr="008F21F2">
        <w:rPr>
          <w:noProof/>
          <w:lang w:val="id-ID"/>
        </w:rPr>
        <w:t xml:space="preserve"> 8 (1): 19–26. https://doi.org/10.31629/kiprah.v8i1.1954.</w:t>
      </w:r>
    </w:p>
    <w:p w14:paraId="27AB0C3D" w14:textId="77777777" w:rsidR="009D058D" w:rsidRPr="008F21F2" w:rsidRDefault="009D058D" w:rsidP="00C25170">
      <w:pPr>
        <w:pStyle w:val="Bibliography"/>
        <w:ind w:left="862" w:hangingChars="360" w:hanging="864"/>
        <w:jc w:val="both"/>
        <w:rPr>
          <w:noProof/>
          <w:lang w:val="id-ID"/>
        </w:rPr>
      </w:pPr>
      <w:r w:rsidRPr="008F21F2">
        <w:rPr>
          <w:noProof/>
          <w:lang w:val="id-ID"/>
        </w:rPr>
        <w:t xml:space="preserve">Hazaymeh, Wafa’ A., dan Moath Khalaf Alomery. 2021. “The Effectiveness of Visual Mind Mapping Strategy for Improving English Language Learners’ Critical Thinking Skills and Reading Ability.” </w:t>
      </w:r>
      <w:r w:rsidRPr="008F21F2">
        <w:rPr>
          <w:i/>
          <w:iCs/>
          <w:noProof/>
          <w:lang w:val="id-ID"/>
        </w:rPr>
        <w:t>European Journal of Educational Research</w:t>
      </w:r>
      <w:r w:rsidRPr="008F21F2">
        <w:rPr>
          <w:noProof/>
          <w:lang w:val="id-ID"/>
        </w:rPr>
        <w:t xml:space="preserve"> volume–11–2022 (volume–11–issue–1–january–2022): 141–50. https://doi.org/10.12973/eu-jer.11.1.141.</w:t>
      </w:r>
    </w:p>
    <w:p w14:paraId="68014385" w14:textId="77777777" w:rsidR="009D058D" w:rsidRPr="008F21F2" w:rsidRDefault="009D058D" w:rsidP="00C25170">
      <w:pPr>
        <w:pStyle w:val="Bibliography"/>
        <w:ind w:left="862" w:hangingChars="360" w:hanging="864"/>
        <w:jc w:val="both"/>
        <w:rPr>
          <w:noProof/>
          <w:lang w:val="id-ID"/>
        </w:rPr>
      </w:pPr>
      <w:r w:rsidRPr="008F21F2">
        <w:rPr>
          <w:noProof/>
          <w:lang w:val="id-ID"/>
        </w:rPr>
        <w:t>Hidayah, Noor. 2025. Guru Sejarah Kebudayaan Islam Mts Mu’allimat NU Kudus.</w:t>
      </w:r>
    </w:p>
    <w:p w14:paraId="13882A79" w14:textId="77777777" w:rsidR="009D058D" w:rsidRPr="008F21F2" w:rsidRDefault="009D058D" w:rsidP="00C25170">
      <w:pPr>
        <w:pStyle w:val="Bibliography"/>
        <w:ind w:left="862" w:hangingChars="360" w:hanging="864"/>
        <w:jc w:val="both"/>
        <w:rPr>
          <w:noProof/>
          <w:lang w:val="id-ID"/>
        </w:rPr>
      </w:pPr>
      <w:r w:rsidRPr="008F21F2">
        <w:rPr>
          <w:noProof/>
          <w:lang w:val="id-ID"/>
        </w:rPr>
        <w:t>Hilmiah, Mimi, dan Syamsul Arifin. 2025. “Mind Mapping: Strategi Pembelajaran untuk Meningkatkan Pemahaman dan Daya Kreatif Siswa” 2 (2).</w:t>
      </w:r>
    </w:p>
    <w:p w14:paraId="69D21FAC" w14:textId="77777777" w:rsidR="009D058D" w:rsidRPr="008F21F2" w:rsidRDefault="009D058D" w:rsidP="00C25170">
      <w:pPr>
        <w:pStyle w:val="Bibliography"/>
        <w:ind w:left="862" w:hangingChars="360" w:hanging="864"/>
        <w:jc w:val="both"/>
        <w:rPr>
          <w:noProof/>
          <w:lang w:val="id-ID"/>
        </w:rPr>
      </w:pPr>
      <w:r w:rsidRPr="008F21F2">
        <w:rPr>
          <w:noProof/>
          <w:lang w:val="id-ID"/>
        </w:rPr>
        <w:t xml:space="preserve">Hizam, Ibnu. 2020. </w:t>
      </w:r>
      <w:r w:rsidRPr="008F21F2">
        <w:rPr>
          <w:i/>
          <w:iCs/>
          <w:noProof/>
          <w:lang w:val="id-ID"/>
        </w:rPr>
        <w:t>EVALUASI PEMBELAJARAN</w:t>
      </w:r>
      <w:r w:rsidRPr="008F21F2">
        <w:rPr>
          <w:noProof/>
          <w:lang w:val="id-ID"/>
        </w:rPr>
        <w:t>. Cet 1. Mataram: Sanabil.</w:t>
      </w:r>
    </w:p>
    <w:p w14:paraId="3D1600C5" w14:textId="672088D5" w:rsidR="009D058D" w:rsidRPr="008F21F2" w:rsidRDefault="009D058D" w:rsidP="00C25170">
      <w:pPr>
        <w:pStyle w:val="Bibliography"/>
        <w:ind w:left="862" w:hangingChars="360" w:hanging="864"/>
        <w:jc w:val="both"/>
        <w:rPr>
          <w:noProof/>
          <w:lang w:val="id-ID"/>
        </w:rPr>
      </w:pPr>
      <w:r w:rsidRPr="008F21F2">
        <w:rPr>
          <w:noProof/>
          <w:lang w:val="id-ID"/>
        </w:rPr>
        <w:t>Husni, Muhamad, dan IAI Al-Qolam Gondanglegi Malang. 2018. “</w:t>
      </w:r>
      <w:r w:rsidR="008F21F2" w:rsidRPr="008F21F2">
        <w:rPr>
          <w:noProof/>
          <w:lang w:val="id-ID"/>
        </w:rPr>
        <w:t>Memahami Konsep Pemikiran Mindmaptony Buzan (1970) Dalam Realitas Kehidupan Belajar Anak</w:t>
      </w:r>
      <w:r w:rsidRPr="008F21F2">
        <w:rPr>
          <w:noProof/>
          <w:lang w:val="id-ID"/>
        </w:rPr>
        <w:t>” 3.</w:t>
      </w:r>
    </w:p>
    <w:p w14:paraId="10286601" w14:textId="7CFCB058" w:rsidR="009D058D" w:rsidRPr="008F21F2" w:rsidRDefault="009D058D" w:rsidP="00C25170">
      <w:pPr>
        <w:pStyle w:val="Bibliography"/>
        <w:ind w:left="862" w:hangingChars="360" w:hanging="864"/>
        <w:jc w:val="both"/>
        <w:rPr>
          <w:noProof/>
          <w:lang w:val="id-ID"/>
        </w:rPr>
      </w:pPr>
      <w:r w:rsidRPr="008F21F2">
        <w:rPr>
          <w:noProof/>
          <w:lang w:val="id-ID"/>
        </w:rPr>
        <w:t>Husnullail, M, Risnita, M Syahran Jailani, dan Asbui. 2024. “</w:t>
      </w:r>
      <w:r w:rsidR="008F21F2" w:rsidRPr="008F21F2">
        <w:rPr>
          <w:noProof/>
          <w:lang w:val="id-ID"/>
        </w:rPr>
        <w:t>Teknik Pemeriksaan Keabsahan Data Dalam Riset Ilmiah</w:t>
      </w:r>
      <w:r w:rsidRPr="008F21F2">
        <w:rPr>
          <w:noProof/>
          <w:lang w:val="id-ID"/>
        </w:rPr>
        <w:t>” 15 (2).</w:t>
      </w:r>
    </w:p>
    <w:p w14:paraId="78DDDF12" w14:textId="1592031F" w:rsidR="009D058D" w:rsidRPr="008F21F2" w:rsidRDefault="009D058D" w:rsidP="00C25170">
      <w:pPr>
        <w:pStyle w:val="Bibliography"/>
        <w:ind w:left="862" w:hangingChars="360" w:hanging="864"/>
        <w:jc w:val="both"/>
        <w:rPr>
          <w:noProof/>
          <w:lang w:val="id-ID"/>
        </w:rPr>
      </w:pPr>
      <w:r w:rsidRPr="008F21F2">
        <w:rPr>
          <w:noProof/>
          <w:lang w:val="id-ID"/>
        </w:rPr>
        <w:t>Ibrahim, Irman. 2023. “</w:t>
      </w:r>
      <w:r w:rsidR="008F21F2" w:rsidRPr="008F21F2">
        <w:rPr>
          <w:noProof/>
          <w:lang w:val="id-ID"/>
        </w:rPr>
        <w:t>Peningkatan Hasil Belajar Peserta Didik Dengan Menggunakan Metode Mind Mapping Pada Pelajaran Ski Materi Khulafaurrasyidin Kelas Vii H Di Mts. Negeri 1 Ende</w:t>
      </w:r>
      <w:r w:rsidRPr="008F21F2">
        <w:rPr>
          <w:noProof/>
          <w:lang w:val="id-ID"/>
        </w:rPr>
        <w:t>” 1 (5).</w:t>
      </w:r>
    </w:p>
    <w:p w14:paraId="72C3A3E8" w14:textId="77777777" w:rsidR="009D058D" w:rsidRPr="008F21F2" w:rsidRDefault="009D058D" w:rsidP="00C25170">
      <w:pPr>
        <w:pStyle w:val="Bibliography"/>
        <w:ind w:left="862" w:hangingChars="360" w:hanging="864"/>
        <w:jc w:val="both"/>
        <w:rPr>
          <w:noProof/>
          <w:lang w:val="id-ID"/>
        </w:rPr>
      </w:pPr>
      <w:r w:rsidRPr="008F21F2">
        <w:rPr>
          <w:noProof/>
          <w:lang w:val="id-ID"/>
        </w:rPr>
        <w:t>Ichsan, Ichsan. 2018. “Mempertimbangkan Teori Perkembangan Kognitif Jean Piaget Dalam Pembelajaran PAI” 1 (1).</w:t>
      </w:r>
    </w:p>
    <w:p w14:paraId="5673EA8C" w14:textId="77777777" w:rsidR="009D058D" w:rsidRPr="008F21F2" w:rsidRDefault="009D058D" w:rsidP="00C25170">
      <w:pPr>
        <w:pStyle w:val="Bibliography"/>
        <w:ind w:left="862" w:hangingChars="360" w:hanging="864"/>
        <w:jc w:val="both"/>
        <w:rPr>
          <w:noProof/>
          <w:lang w:val="id-ID"/>
        </w:rPr>
      </w:pPr>
      <w:r w:rsidRPr="008F21F2">
        <w:rPr>
          <w:noProof/>
          <w:lang w:val="id-ID"/>
        </w:rPr>
        <w:t xml:space="preserve">Karim, Abdul. 2017. “Efektivitas Penggunaan Metode Mind Map Pada Pelatihan Pengembangan Penguasaan Materi Pembelajaran.” </w:t>
      </w:r>
      <w:r w:rsidRPr="008F21F2">
        <w:rPr>
          <w:i/>
          <w:iCs/>
          <w:noProof/>
          <w:lang w:val="id-ID"/>
        </w:rPr>
        <w:t>IJTIMAIYA</w:t>
      </w:r>
      <w:r w:rsidRPr="008F21F2">
        <w:rPr>
          <w:noProof/>
          <w:lang w:val="id-ID"/>
        </w:rPr>
        <w:t xml:space="preserve"> 1 (1).</w:t>
      </w:r>
    </w:p>
    <w:p w14:paraId="37F9F306" w14:textId="5820FD51" w:rsidR="009D058D" w:rsidRPr="008F21F2" w:rsidRDefault="009D058D" w:rsidP="00C25170">
      <w:pPr>
        <w:pStyle w:val="Bibliography"/>
        <w:ind w:left="862" w:hangingChars="360" w:hanging="864"/>
        <w:jc w:val="both"/>
        <w:rPr>
          <w:noProof/>
          <w:lang w:val="id-ID"/>
        </w:rPr>
      </w:pPr>
      <w:r w:rsidRPr="008F21F2">
        <w:rPr>
          <w:noProof/>
          <w:lang w:val="id-ID"/>
        </w:rPr>
        <w:t>Khoironi, Farid. 2017. “</w:t>
      </w:r>
      <w:r w:rsidR="008F21F2" w:rsidRPr="008F21F2">
        <w:rPr>
          <w:noProof/>
          <w:lang w:val="id-ID"/>
        </w:rPr>
        <w:t>Mengcounter Hoax Melalui Internalisasi Nilai Nilai Pendidikan Islam</w:t>
      </w:r>
      <w:r w:rsidRPr="008F21F2">
        <w:rPr>
          <w:noProof/>
          <w:lang w:val="id-ID"/>
        </w:rPr>
        <w:t xml:space="preserve">.” </w:t>
      </w:r>
      <w:r w:rsidRPr="008F21F2">
        <w:rPr>
          <w:i/>
          <w:iCs/>
          <w:noProof/>
          <w:lang w:val="id-ID"/>
        </w:rPr>
        <w:t>QUALITY</w:t>
      </w:r>
      <w:r w:rsidRPr="008F21F2">
        <w:rPr>
          <w:noProof/>
          <w:lang w:val="id-ID"/>
        </w:rPr>
        <w:t xml:space="preserve"> 5 (2). https://doi.org/10.21043/quality.v5i2.3068.</w:t>
      </w:r>
    </w:p>
    <w:p w14:paraId="0AECF1D1" w14:textId="77777777" w:rsidR="009D058D" w:rsidRPr="008F21F2" w:rsidRDefault="009D058D" w:rsidP="00C25170">
      <w:pPr>
        <w:pStyle w:val="Bibliography"/>
        <w:ind w:left="862" w:hangingChars="360" w:hanging="864"/>
        <w:jc w:val="both"/>
        <w:rPr>
          <w:noProof/>
          <w:lang w:val="id-ID"/>
        </w:rPr>
      </w:pPr>
      <w:r w:rsidRPr="008F21F2">
        <w:rPr>
          <w:noProof/>
          <w:lang w:val="id-ID"/>
        </w:rPr>
        <w:t>Kimmy Farzana, Azzalea. 2025. Siswi kelas VII Mts Mu’allimat NU Kudus.</w:t>
      </w:r>
    </w:p>
    <w:p w14:paraId="3F05A116" w14:textId="77777777" w:rsidR="009D058D" w:rsidRPr="008F21F2" w:rsidRDefault="009D058D" w:rsidP="00C25170">
      <w:pPr>
        <w:pStyle w:val="Bibliography"/>
        <w:ind w:left="862" w:hangingChars="360" w:hanging="864"/>
        <w:jc w:val="both"/>
        <w:rPr>
          <w:noProof/>
          <w:lang w:val="id-ID"/>
        </w:rPr>
      </w:pPr>
      <w:r w:rsidRPr="008F21F2">
        <w:rPr>
          <w:noProof/>
          <w:lang w:val="id-ID"/>
        </w:rPr>
        <w:t>Laila Ramadhani, Firda. 2025. Siswi kelas VII Mts Mu’allimat NU Kudus.</w:t>
      </w:r>
    </w:p>
    <w:p w14:paraId="5601B1BE" w14:textId="77777777" w:rsidR="009D058D" w:rsidRPr="008F21F2" w:rsidRDefault="009D058D" w:rsidP="00C25170">
      <w:pPr>
        <w:pStyle w:val="Bibliography"/>
        <w:ind w:left="862" w:hangingChars="360" w:hanging="864"/>
        <w:jc w:val="both"/>
        <w:rPr>
          <w:noProof/>
          <w:lang w:val="id-ID"/>
        </w:rPr>
      </w:pPr>
      <w:r w:rsidRPr="008F21F2">
        <w:rPr>
          <w:noProof/>
          <w:lang w:val="id-ID"/>
        </w:rPr>
        <w:lastRenderedPageBreak/>
        <w:t>Lestari, Atika Putri. 2024. “Meningkatkan Hasil Belajar SKI Siswa Kelas XI IPA dengan Menggunakan Metode Mind Mapping di MAN 3 Solok” 03 (02).</w:t>
      </w:r>
    </w:p>
    <w:p w14:paraId="1A0C9D51" w14:textId="77777777" w:rsidR="009D058D" w:rsidRPr="008F21F2" w:rsidRDefault="009D058D" w:rsidP="00C25170">
      <w:pPr>
        <w:pStyle w:val="Bibliography"/>
        <w:ind w:left="862" w:hangingChars="360" w:hanging="864"/>
        <w:jc w:val="both"/>
        <w:rPr>
          <w:noProof/>
          <w:lang w:val="id-ID"/>
        </w:rPr>
      </w:pPr>
      <w:r w:rsidRPr="008F21F2">
        <w:rPr>
          <w:noProof/>
          <w:lang w:val="id-ID"/>
        </w:rPr>
        <w:t xml:space="preserve">Nur Aini Indarwati dan Edy Suryanto. 2024. “Strategi Pembelajaran Bahasa Indonesia Melalui Metode Mind Mapping dan Muatannya pada Profil Pelajar Pancasila.” </w:t>
      </w:r>
      <w:r w:rsidRPr="008F21F2">
        <w:rPr>
          <w:i/>
          <w:iCs/>
          <w:noProof/>
          <w:lang w:val="id-ID"/>
        </w:rPr>
        <w:t>DIAJAR: Jurnal Pendidikan dan Pembelajaran</w:t>
      </w:r>
      <w:r w:rsidRPr="008F21F2">
        <w:rPr>
          <w:noProof/>
          <w:lang w:val="id-ID"/>
        </w:rPr>
        <w:t xml:space="preserve"> 3 (3): 280–87. https://doi.org/10.54259/diajar.v3i3.2547.</w:t>
      </w:r>
    </w:p>
    <w:p w14:paraId="70FBF75A" w14:textId="7796B9D0" w:rsidR="009D058D" w:rsidRPr="008F21F2" w:rsidRDefault="009D058D" w:rsidP="00C25170">
      <w:pPr>
        <w:pStyle w:val="Bibliography"/>
        <w:ind w:left="862" w:hangingChars="360" w:hanging="864"/>
        <w:jc w:val="both"/>
        <w:rPr>
          <w:noProof/>
          <w:lang w:val="id-ID"/>
        </w:rPr>
      </w:pPr>
      <w:r w:rsidRPr="008F21F2">
        <w:rPr>
          <w:noProof/>
          <w:lang w:val="id-ID"/>
        </w:rPr>
        <w:t>Nursipa, Siti, Aziz Akhmad Najib, dan Asep Saepul Muslim. 2023. “</w:t>
      </w:r>
      <w:r w:rsidR="008F21F2" w:rsidRPr="008F21F2">
        <w:rPr>
          <w:noProof/>
          <w:lang w:val="id-ID"/>
        </w:rPr>
        <w:t>Model Pembelajaran Mind Mapping Dinasti Al-Ayyubiyah Terhadap Pembelajaran Sejarah Kebudayaan Islam Di Kelas Viii F Mtsn 2 Purwakarta</w:t>
      </w:r>
      <w:r w:rsidRPr="008F21F2">
        <w:rPr>
          <w:noProof/>
          <w:lang w:val="id-ID"/>
        </w:rPr>
        <w:t xml:space="preserve">.” </w:t>
      </w:r>
      <w:r w:rsidRPr="008F21F2">
        <w:rPr>
          <w:i/>
          <w:iCs/>
          <w:noProof/>
          <w:lang w:val="id-ID"/>
        </w:rPr>
        <w:t>ACTION : Jurnal Inovasi Penelitian Tindakan Kelas dan Sekolah</w:t>
      </w:r>
      <w:r w:rsidRPr="008F21F2">
        <w:rPr>
          <w:noProof/>
          <w:lang w:val="id-ID"/>
        </w:rPr>
        <w:t xml:space="preserve"> 3 (1): 99–108. https://doi.org/10.51878/action.v3i1.1998.</w:t>
      </w:r>
    </w:p>
    <w:p w14:paraId="0D4D2A1D" w14:textId="77777777" w:rsidR="009D058D" w:rsidRPr="008F21F2" w:rsidRDefault="009D058D" w:rsidP="00C25170">
      <w:pPr>
        <w:pStyle w:val="Bibliography"/>
        <w:ind w:left="862" w:hangingChars="360" w:hanging="864"/>
        <w:jc w:val="both"/>
        <w:rPr>
          <w:noProof/>
          <w:lang w:val="id-ID"/>
        </w:rPr>
      </w:pPr>
      <w:r w:rsidRPr="008F21F2">
        <w:rPr>
          <w:noProof/>
          <w:lang w:val="id-ID"/>
        </w:rPr>
        <w:t xml:space="preserve">Partono, Partono. 2020. “Pengembangan Video Motivasi Untuk Meningkatkan Literasi Peserta Didik Pada Pembelajaran PAI di SMK Nurul Qur’an Pati.” </w:t>
      </w:r>
      <w:r w:rsidRPr="008F21F2">
        <w:rPr>
          <w:i/>
          <w:iCs/>
          <w:noProof/>
          <w:lang w:val="id-ID"/>
        </w:rPr>
        <w:t>Tarbawiyah Jurnal Ilmiah Pendidikan</w:t>
      </w:r>
      <w:r w:rsidRPr="008F21F2">
        <w:rPr>
          <w:noProof/>
          <w:lang w:val="id-ID"/>
        </w:rPr>
        <w:t xml:space="preserve"> 4 (1): 135. https://doi.org/10.32332/tarbawiyah.v4i1.1886.</w:t>
      </w:r>
    </w:p>
    <w:p w14:paraId="64555C18" w14:textId="77777777" w:rsidR="009D058D" w:rsidRPr="008F21F2" w:rsidRDefault="009D058D" w:rsidP="00C25170">
      <w:pPr>
        <w:pStyle w:val="Bibliography"/>
        <w:ind w:left="862" w:hangingChars="360" w:hanging="864"/>
        <w:jc w:val="both"/>
        <w:rPr>
          <w:noProof/>
          <w:lang w:val="id-ID"/>
        </w:rPr>
      </w:pPr>
      <w:r w:rsidRPr="008F21F2">
        <w:rPr>
          <w:noProof/>
          <w:lang w:val="id-ID"/>
        </w:rPr>
        <w:t>Ramadhani, Nadira Novia, dan Oman Farhurohman. 2024. “Pengaruh Kemampuan Berpikir Kritis terhadap Model Pembelajaran Problem Based Learning di Sekolah Dasar” 8:18793.</w:t>
      </w:r>
    </w:p>
    <w:p w14:paraId="39BB0273" w14:textId="77777777" w:rsidR="009D058D" w:rsidRPr="008F21F2" w:rsidRDefault="009D058D" w:rsidP="00C25170">
      <w:pPr>
        <w:pStyle w:val="Bibliography"/>
        <w:ind w:left="862" w:hangingChars="360" w:hanging="864"/>
        <w:jc w:val="both"/>
        <w:rPr>
          <w:noProof/>
          <w:lang w:val="id-ID"/>
        </w:rPr>
      </w:pPr>
      <w:r w:rsidRPr="008F21F2">
        <w:rPr>
          <w:noProof/>
          <w:lang w:val="id-ID"/>
        </w:rPr>
        <w:t>Robid Jiwandono, Nahnu. 2019. “Kemampuan Berpikir Kritis (Critical Thinking) Mahasiswa Semester 4 (Empat) Pada Mata Kuliah Psikolinguistik” 4 (1).</w:t>
      </w:r>
    </w:p>
    <w:p w14:paraId="5659C7AC" w14:textId="77777777" w:rsidR="009D058D" w:rsidRPr="008F21F2" w:rsidRDefault="009D058D" w:rsidP="00C25170">
      <w:pPr>
        <w:pStyle w:val="Bibliography"/>
        <w:ind w:left="862" w:hangingChars="360" w:hanging="864"/>
        <w:jc w:val="both"/>
        <w:rPr>
          <w:noProof/>
          <w:lang w:val="id-ID"/>
        </w:rPr>
      </w:pPr>
      <w:r w:rsidRPr="008F21F2">
        <w:rPr>
          <w:noProof/>
          <w:lang w:val="id-ID"/>
        </w:rPr>
        <w:t>Sakina Nesyabilla, Naura. 2025. Siswi kelas VII Mts Mu’allimat NU Kudus.</w:t>
      </w:r>
    </w:p>
    <w:p w14:paraId="4D4DFFC7" w14:textId="77777777" w:rsidR="009D058D" w:rsidRPr="008F21F2" w:rsidRDefault="009D058D" w:rsidP="00C25170">
      <w:pPr>
        <w:pStyle w:val="Bibliography"/>
        <w:ind w:left="862" w:hangingChars="360" w:hanging="864"/>
        <w:jc w:val="both"/>
        <w:rPr>
          <w:noProof/>
          <w:lang w:val="id-ID"/>
        </w:rPr>
      </w:pPr>
      <w:r w:rsidRPr="008F21F2">
        <w:rPr>
          <w:noProof/>
          <w:lang w:val="id-ID"/>
        </w:rPr>
        <w:t xml:space="preserve">Selviana, Sella, Didik Himmawan, dan Naelul Muna. 2022. “Metode Mind Mapping Untuk Mengatasi Kejenuhan Dalam Pembelajaran Sejarah Kebudayaan Islam Di MTS Al-Ghozali Jatibarang Kabupaten Indramayu.” </w:t>
      </w:r>
      <w:r w:rsidRPr="008F21F2">
        <w:rPr>
          <w:i/>
          <w:iCs/>
          <w:noProof/>
          <w:lang w:val="id-ID"/>
        </w:rPr>
        <w:t>Journal Islamic Pedagogia</w:t>
      </w:r>
      <w:r w:rsidRPr="008F21F2">
        <w:rPr>
          <w:noProof/>
          <w:lang w:val="id-ID"/>
        </w:rPr>
        <w:t xml:space="preserve"> 2 (1): 1–10. https://doi.org/10.31943/pedagogia.v2i1.72.</w:t>
      </w:r>
    </w:p>
    <w:p w14:paraId="445A5D85" w14:textId="6A56DDA8" w:rsidR="009D058D" w:rsidRPr="008F21F2" w:rsidRDefault="009D058D" w:rsidP="00C25170">
      <w:pPr>
        <w:pStyle w:val="Bibliography"/>
        <w:ind w:left="862" w:hangingChars="360" w:hanging="864"/>
        <w:jc w:val="both"/>
        <w:rPr>
          <w:noProof/>
          <w:lang w:val="id-ID"/>
        </w:rPr>
      </w:pPr>
      <w:r w:rsidRPr="008F21F2">
        <w:rPr>
          <w:noProof/>
          <w:lang w:val="id-ID"/>
        </w:rPr>
        <w:t>Switaningsih, Christiana, Dini Rakhmawati, dan Arri Handayani. 2024. “</w:t>
      </w:r>
      <w:r w:rsidR="008F21F2" w:rsidRPr="008F21F2">
        <w:rPr>
          <w:noProof/>
          <w:lang w:val="id-ID"/>
        </w:rPr>
        <w:t>Analisa Pengaruh Mind Mapping Untuk Menumbuhkan Kemampuan Berpikir Kritis Pada Anak Sekolah Dasar</w:t>
      </w:r>
      <w:r w:rsidRPr="008F21F2">
        <w:rPr>
          <w:noProof/>
          <w:lang w:val="id-ID"/>
        </w:rPr>
        <w:t>” 10.</w:t>
      </w:r>
    </w:p>
    <w:p w14:paraId="59C28431" w14:textId="56A6204C" w:rsidR="009D058D" w:rsidRPr="008F21F2" w:rsidRDefault="009D058D" w:rsidP="00C25170">
      <w:pPr>
        <w:pStyle w:val="Bibliography"/>
        <w:ind w:left="862" w:hangingChars="360" w:hanging="864"/>
        <w:jc w:val="both"/>
        <w:rPr>
          <w:noProof/>
          <w:lang w:val="id-ID"/>
        </w:rPr>
      </w:pPr>
      <w:r w:rsidRPr="008F21F2">
        <w:rPr>
          <w:noProof/>
          <w:lang w:val="id-ID"/>
        </w:rPr>
        <w:t>Tambun, Sara Indah Elisabet, Goncalwes Sirait, dan Janpatar Simamora. 2020. “</w:t>
      </w:r>
      <w:r w:rsidR="008F21F2" w:rsidRPr="008F21F2">
        <w:rPr>
          <w:noProof/>
          <w:lang w:val="id-ID"/>
        </w:rPr>
        <w:t>Analisis Undang-Undang Nomor 20 Tahun 2003 Tentang Sistem Pendidikan Nasional Mencakup Bab Iv Pasal 5 Mengenai Hak Dan Kewajiban Warga Negara, Orang Tua Dan Pemerintah</w:t>
      </w:r>
      <w:r w:rsidRPr="008F21F2">
        <w:rPr>
          <w:noProof/>
          <w:lang w:val="id-ID"/>
        </w:rPr>
        <w:t>” 01 (01).</w:t>
      </w:r>
    </w:p>
    <w:p w14:paraId="401B69C3" w14:textId="61C71E4D" w:rsidR="009D058D" w:rsidRPr="00980A4D" w:rsidRDefault="009D058D" w:rsidP="00C25170">
      <w:pPr>
        <w:widowControl w:val="0"/>
        <w:spacing w:after="60"/>
        <w:ind w:left="865" w:hangingChars="360" w:hanging="867"/>
        <w:jc w:val="both"/>
        <w:rPr>
          <w:b/>
          <w:bCs/>
          <w:lang w:val="id-ID"/>
        </w:rPr>
      </w:pPr>
      <w:r w:rsidRPr="008F21F2">
        <w:rPr>
          <w:b/>
          <w:bCs/>
          <w:noProof/>
          <w:lang w:val="id-ID"/>
        </w:rPr>
        <w:fldChar w:fldCharType="end"/>
      </w:r>
    </w:p>
    <w:sectPr w:rsidR="009D058D" w:rsidRPr="00980A4D">
      <w:headerReference w:type="even" r:id="rId12"/>
      <w:headerReference w:type="default" r:id="rId13"/>
      <w:footerReference w:type="even" r:id="rId14"/>
      <w:footerReference w:type="default" r:id="rId15"/>
      <w:headerReference w:type="first" r:id="rId16"/>
      <w:footerReference w:type="first" r:id="rId17"/>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3CCD5" w14:textId="77777777" w:rsidR="00885D9E" w:rsidRDefault="00885D9E">
      <w:pPr>
        <w:spacing w:line="240" w:lineRule="auto"/>
        <w:ind w:left="0" w:hanging="2"/>
      </w:pPr>
      <w:r>
        <w:separator/>
      </w:r>
    </w:p>
  </w:endnote>
  <w:endnote w:type="continuationSeparator" w:id="0">
    <w:p w14:paraId="0530EDD9" w14:textId="77777777" w:rsidR="00885D9E" w:rsidRDefault="00885D9E">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4D0C4116-D9C4-402D-9E0B-EAB775188094}"/>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E6C2D17D-E339-4F56-951F-7F135CB7E227}"/>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7CDEE73B-CC6F-493F-990A-C27F3E76E659}"/>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B05E5E0E-D32B-4FAC-BC2D-101C66BDF394}"/>
    <w:embedItalic r:id="rId5" w:fontKey="{D2E6C98C-C58D-4E31-8FB5-F88EF64F9E41}"/>
  </w:font>
  <w:font w:name="Matura MT Script Capitals">
    <w:panose1 w:val="03020802060602070202"/>
    <w:charset w:val="00"/>
    <w:family w:val="script"/>
    <w:pitch w:val="variable"/>
    <w:sig w:usb0="00000003" w:usb1="00000000" w:usb2="00000000" w:usb3="00000000" w:csb0="00000001" w:csb1="00000000"/>
    <w:embedRegular r:id="rId6" w:fontKey="{03FCAC5E-6FD3-4B0F-B975-A1A6AFF42779}"/>
  </w:font>
  <w:font w:name="EB Garamond">
    <w:charset w:val="00"/>
    <w:family w:val="auto"/>
    <w:pitch w:val="variable"/>
    <w:sig w:usb0="E00002FF" w:usb1="02000413" w:usb2="00000000" w:usb3="00000000" w:csb0="0000019F" w:csb1="00000000"/>
    <w:embedRegular r:id="rId7" w:fontKey="{D15ACBB3-EB98-453D-86EA-1BD5DD599C70}"/>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254700FC-647A-4199-920D-9CD95A9195CF}"/>
    <w:embedBold r:id="rId9" w:fontKey="{A701F0C7-7DAF-4F5E-81C7-886378C63C8F}"/>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embedRegular r:id="rId10" w:fontKey="{AD581542-CB43-4E2D-A5E8-F3B97828642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131B8C" w14:textId="4FEB788E" w:rsidR="00542922" w:rsidRDefault="00572751">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731499F4" w14:textId="77777777" w:rsidR="00542922" w:rsidRDefault="00542922">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F75A2" w14:textId="177CC843" w:rsidR="00542922" w:rsidRDefault="00572751">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Pr>
        <w:noProof/>
        <w:color w:val="000000"/>
      </w:rPr>
      <w:t>3</w:t>
    </w:r>
    <w:r>
      <w:rPr>
        <w:color w:val="000000"/>
      </w:rPr>
      <w:fldChar w:fldCharType="end"/>
    </w:r>
    <w:r>
      <w:rPr>
        <w:color w:val="000000"/>
      </w:rPr>
      <w:t xml:space="preserve"> </w:t>
    </w:r>
  </w:p>
  <w:p w14:paraId="59408BCF" w14:textId="77777777" w:rsidR="00542922" w:rsidRDefault="00542922">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C1D261" w14:textId="77777777" w:rsidR="00542922" w:rsidRDefault="00572751">
    <w:pPr>
      <w:ind w:left="0" w:hanging="2"/>
      <w:rPr>
        <w:sz w:val="20"/>
        <w:szCs w:val="20"/>
      </w:rPr>
    </w:pPr>
    <w:r>
      <w:rPr>
        <w:sz w:val="20"/>
        <w:szCs w:val="20"/>
      </w:rPr>
      <w:t>__________________________________________________</w:t>
    </w:r>
  </w:p>
  <w:p w14:paraId="73B0AFC6" w14:textId="77777777" w:rsidR="00542922" w:rsidRDefault="00572751">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Pr>
          <w:sz w:val="20"/>
          <w:szCs w:val="20"/>
        </w:rPr>
        <w:t>CC BY 4.0</w:t>
      </w:r>
    </w:hyperlink>
  </w:p>
  <w:p w14:paraId="5C542548" w14:textId="77777777" w:rsidR="00542922" w:rsidRDefault="00542922">
    <w:pPr>
      <w:rPr>
        <w:sz w:val="14"/>
        <w:szCs w:val="14"/>
      </w:rPr>
    </w:pPr>
  </w:p>
  <w:p w14:paraId="232719A5" w14:textId="4734CEB9" w:rsidR="00542922" w:rsidRDefault="00572751">
    <w:pPr>
      <w:spacing w:before="60"/>
      <w:ind w:left="0" w:hanging="2"/>
      <w:jc w:val="right"/>
    </w:pPr>
    <w:r>
      <w:rPr>
        <w:rFonts w:ascii="Lucida Bright" w:eastAsia="Lucida Bright" w:hAnsi="Lucida Bright" w:cs="Lucida Bright"/>
        <w:b/>
        <w:sz w:val="20"/>
        <w:szCs w:val="20"/>
      </w:rPr>
      <w:t>Al-</w:t>
    </w:r>
    <w:proofErr w:type="spellStart"/>
    <w:r>
      <w:rPr>
        <w:rFonts w:ascii="Lucida Bright" w:eastAsia="Lucida Bright" w:hAnsi="Lucida Bright" w:cs="Lucida Bright"/>
        <w:b/>
        <w:sz w:val="20"/>
        <w:szCs w:val="20"/>
      </w:rPr>
      <w:t>Musannif</w:t>
    </w:r>
    <w:proofErr w:type="spellEnd"/>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Pr>
        <w:noProof/>
      </w:rPr>
      <w:t>1</w:t>
    </w:r>
    <w:r>
      <w:fldChar w:fldCharType="end"/>
    </w:r>
  </w:p>
  <w:p w14:paraId="2E0F844B" w14:textId="77777777" w:rsidR="00542922" w:rsidRDefault="00542922">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E6D85F" w14:textId="77777777" w:rsidR="00885D9E" w:rsidRDefault="00885D9E">
      <w:pPr>
        <w:spacing w:line="240" w:lineRule="auto"/>
        <w:ind w:left="0" w:hanging="2"/>
      </w:pPr>
      <w:r>
        <w:separator/>
      </w:r>
    </w:p>
  </w:footnote>
  <w:footnote w:type="continuationSeparator" w:id="0">
    <w:p w14:paraId="5FCABCF0" w14:textId="77777777" w:rsidR="00885D9E" w:rsidRDefault="00885D9E">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540E3" w14:textId="77777777" w:rsidR="00542922" w:rsidRDefault="00572751">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52A71D2E" w14:textId="77777777" w:rsidR="00542922" w:rsidRDefault="00542922">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CB9C2" w14:textId="77777777" w:rsidR="00542922" w:rsidRDefault="00572751">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73EF1014" w14:textId="77777777" w:rsidR="00542922" w:rsidRDefault="00542922">
    <w:pPr>
      <w:pBdr>
        <w:top w:val="nil"/>
        <w:left w:val="nil"/>
        <w:bottom w:val="nil"/>
        <w:right w:val="nil"/>
        <w:between w:val="nil"/>
      </w:pBdr>
      <w:tabs>
        <w:tab w:val="center" w:pos="4680"/>
        <w:tab w:val="right" w:pos="9360"/>
      </w:tabs>
      <w:spacing w:line="240" w:lineRule="auto"/>
      <w:ind w:left="0" w:hanging="2"/>
      <w:rPr>
        <w:color w:val="000000"/>
      </w:rPr>
    </w:pPr>
  </w:p>
  <w:p w14:paraId="3548CFD8" w14:textId="77777777" w:rsidR="00542922" w:rsidRDefault="00542922">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165C5" w14:textId="77777777" w:rsidR="00542922" w:rsidRDefault="00572751">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w:t>
    </w:r>
    <w:proofErr w:type="spellStart"/>
    <w:r>
      <w:rPr>
        <w:rFonts w:ascii="Lucida Bright" w:eastAsia="Lucida Bright" w:hAnsi="Lucida Bright" w:cs="Lucida Bright"/>
        <w:sz w:val="20"/>
        <w:szCs w:val="20"/>
      </w:rPr>
      <w:t>Musannif</w:t>
    </w:r>
    <w:proofErr w:type="spellEnd"/>
    <w:r>
      <w:rPr>
        <w:rFonts w:ascii="Lucida Bright" w:eastAsia="Lucida Bright" w:hAnsi="Lucida Bright" w:cs="Lucida Bright"/>
        <w:sz w:val="20"/>
        <w:szCs w:val="20"/>
      </w:rPr>
      <w:t xml:space="preserve">,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609A30D9" w14:textId="77777777" w:rsidR="00542922" w:rsidRDefault="00572751">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1650DF75" w14:textId="77777777" w:rsidR="00542922" w:rsidRDefault="00542922">
    <w:pPr>
      <w:ind w:left="0" w:hanging="2"/>
      <w:jc w:val="center"/>
    </w:pPr>
  </w:p>
  <w:p w14:paraId="37995130" w14:textId="77777777" w:rsidR="00542922" w:rsidRDefault="00542922">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E4EAC"/>
    <w:multiLevelType w:val="hybridMultilevel"/>
    <w:tmpl w:val="B83EA450"/>
    <w:lvl w:ilvl="0" w:tplc="CD083984">
      <w:start w:val="1"/>
      <w:numFmt w:val="decimal"/>
      <w:lvlText w:val="%1."/>
      <w:lvlJc w:val="left"/>
      <w:pPr>
        <w:ind w:left="35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2C1CBD"/>
    <w:multiLevelType w:val="hybridMultilevel"/>
    <w:tmpl w:val="882446B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25A55BD1"/>
    <w:multiLevelType w:val="hybridMultilevel"/>
    <w:tmpl w:val="68725288"/>
    <w:lvl w:ilvl="0" w:tplc="CD083984">
      <w:start w:val="1"/>
      <w:numFmt w:val="decimal"/>
      <w:lvlText w:val="%1."/>
      <w:lvlJc w:val="left"/>
      <w:pPr>
        <w:ind w:left="1079"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3F723A9C"/>
    <w:multiLevelType w:val="hybridMultilevel"/>
    <w:tmpl w:val="5924354A"/>
    <w:lvl w:ilvl="0" w:tplc="CD083984">
      <w:start w:val="1"/>
      <w:numFmt w:val="decimal"/>
      <w:lvlText w:val="%1."/>
      <w:lvlJc w:val="left"/>
      <w:pPr>
        <w:ind w:left="357"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4" w15:restartNumberingAfterBreak="0">
    <w:nsid w:val="4D2F4A56"/>
    <w:multiLevelType w:val="hybridMultilevel"/>
    <w:tmpl w:val="00FAF61C"/>
    <w:lvl w:ilvl="0" w:tplc="CD083984">
      <w:start w:val="1"/>
      <w:numFmt w:val="decimal"/>
      <w:lvlText w:val="%1."/>
      <w:lvlJc w:val="left"/>
      <w:pPr>
        <w:ind w:left="357" w:hanging="360"/>
      </w:pPr>
      <w:rPr>
        <w:rFonts w:hint="default"/>
      </w:rPr>
    </w:lvl>
    <w:lvl w:ilvl="1" w:tplc="38090019" w:tentative="1">
      <w:start w:val="1"/>
      <w:numFmt w:val="lowerLetter"/>
      <w:lvlText w:val="%2."/>
      <w:lvlJc w:val="left"/>
      <w:pPr>
        <w:ind w:left="1438" w:hanging="360"/>
      </w:pPr>
    </w:lvl>
    <w:lvl w:ilvl="2" w:tplc="3809001B" w:tentative="1">
      <w:start w:val="1"/>
      <w:numFmt w:val="lowerRoman"/>
      <w:lvlText w:val="%3."/>
      <w:lvlJc w:val="right"/>
      <w:pPr>
        <w:ind w:left="2158" w:hanging="180"/>
      </w:pPr>
    </w:lvl>
    <w:lvl w:ilvl="3" w:tplc="3809000F" w:tentative="1">
      <w:start w:val="1"/>
      <w:numFmt w:val="decimal"/>
      <w:lvlText w:val="%4."/>
      <w:lvlJc w:val="left"/>
      <w:pPr>
        <w:ind w:left="2878" w:hanging="360"/>
      </w:pPr>
    </w:lvl>
    <w:lvl w:ilvl="4" w:tplc="38090019" w:tentative="1">
      <w:start w:val="1"/>
      <w:numFmt w:val="lowerLetter"/>
      <w:lvlText w:val="%5."/>
      <w:lvlJc w:val="left"/>
      <w:pPr>
        <w:ind w:left="3598" w:hanging="360"/>
      </w:pPr>
    </w:lvl>
    <w:lvl w:ilvl="5" w:tplc="3809001B" w:tentative="1">
      <w:start w:val="1"/>
      <w:numFmt w:val="lowerRoman"/>
      <w:lvlText w:val="%6."/>
      <w:lvlJc w:val="right"/>
      <w:pPr>
        <w:ind w:left="4318" w:hanging="180"/>
      </w:pPr>
    </w:lvl>
    <w:lvl w:ilvl="6" w:tplc="3809000F" w:tentative="1">
      <w:start w:val="1"/>
      <w:numFmt w:val="decimal"/>
      <w:lvlText w:val="%7."/>
      <w:lvlJc w:val="left"/>
      <w:pPr>
        <w:ind w:left="5038" w:hanging="360"/>
      </w:pPr>
    </w:lvl>
    <w:lvl w:ilvl="7" w:tplc="38090019" w:tentative="1">
      <w:start w:val="1"/>
      <w:numFmt w:val="lowerLetter"/>
      <w:lvlText w:val="%8."/>
      <w:lvlJc w:val="left"/>
      <w:pPr>
        <w:ind w:left="5758" w:hanging="360"/>
      </w:pPr>
    </w:lvl>
    <w:lvl w:ilvl="8" w:tplc="3809001B" w:tentative="1">
      <w:start w:val="1"/>
      <w:numFmt w:val="lowerRoman"/>
      <w:lvlText w:val="%9."/>
      <w:lvlJc w:val="right"/>
      <w:pPr>
        <w:ind w:left="6478" w:hanging="180"/>
      </w:pPr>
    </w:lvl>
  </w:abstractNum>
  <w:abstractNum w:abstractNumId="5" w15:restartNumberingAfterBreak="0">
    <w:nsid w:val="4EB24300"/>
    <w:multiLevelType w:val="hybridMultilevel"/>
    <w:tmpl w:val="0ADC0AA4"/>
    <w:lvl w:ilvl="0" w:tplc="CD083984">
      <w:start w:val="1"/>
      <w:numFmt w:val="decimal"/>
      <w:lvlText w:val="%1."/>
      <w:lvlJc w:val="left"/>
      <w:pPr>
        <w:ind w:left="359" w:hanging="360"/>
      </w:pPr>
      <w:rPr>
        <w:rFonts w:hint="default"/>
      </w:rPr>
    </w:lvl>
    <w:lvl w:ilvl="1" w:tplc="38090019" w:tentative="1">
      <w:start w:val="1"/>
      <w:numFmt w:val="lowerLetter"/>
      <w:lvlText w:val="%2."/>
      <w:lvlJc w:val="left"/>
      <w:pPr>
        <w:ind w:left="1079" w:hanging="360"/>
      </w:pPr>
    </w:lvl>
    <w:lvl w:ilvl="2" w:tplc="3809001B" w:tentative="1">
      <w:start w:val="1"/>
      <w:numFmt w:val="lowerRoman"/>
      <w:lvlText w:val="%3."/>
      <w:lvlJc w:val="right"/>
      <w:pPr>
        <w:ind w:left="1799" w:hanging="180"/>
      </w:pPr>
    </w:lvl>
    <w:lvl w:ilvl="3" w:tplc="3809000F" w:tentative="1">
      <w:start w:val="1"/>
      <w:numFmt w:val="decimal"/>
      <w:lvlText w:val="%4."/>
      <w:lvlJc w:val="left"/>
      <w:pPr>
        <w:ind w:left="2519" w:hanging="360"/>
      </w:pPr>
    </w:lvl>
    <w:lvl w:ilvl="4" w:tplc="38090019" w:tentative="1">
      <w:start w:val="1"/>
      <w:numFmt w:val="lowerLetter"/>
      <w:lvlText w:val="%5."/>
      <w:lvlJc w:val="left"/>
      <w:pPr>
        <w:ind w:left="3239" w:hanging="360"/>
      </w:pPr>
    </w:lvl>
    <w:lvl w:ilvl="5" w:tplc="3809001B" w:tentative="1">
      <w:start w:val="1"/>
      <w:numFmt w:val="lowerRoman"/>
      <w:lvlText w:val="%6."/>
      <w:lvlJc w:val="right"/>
      <w:pPr>
        <w:ind w:left="3959" w:hanging="180"/>
      </w:pPr>
    </w:lvl>
    <w:lvl w:ilvl="6" w:tplc="3809000F" w:tentative="1">
      <w:start w:val="1"/>
      <w:numFmt w:val="decimal"/>
      <w:lvlText w:val="%7."/>
      <w:lvlJc w:val="left"/>
      <w:pPr>
        <w:ind w:left="4679" w:hanging="360"/>
      </w:pPr>
    </w:lvl>
    <w:lvl w:ilvl="7" w:tplc="38090019" w:tentative="1">
      <w:start w:val="1"/>
      <w:numFmt w:val="lowerLetter"/>
      <w:lvlText w:val="%8."/>
      <w:lvlJc w:val="left"/>
      <w:pPr>
        <w:ind w:left="5399" w:hanging="360"/>
      </w:pPr>
    </w:lvl>
    <w:lvl w:ilvl="8" w:tplc="3809001B" w:tentative="1">
      <w:start w:val="1"/>
      <w:numFmt w:val="lowerRoman"/>
      <w:lvlText w:val="%9."/>
      <w:lvlJc w:val="right"/>
      <w:pPr>
        <w:ind w:left="6119" w:hanging="180"/>
      </w:pPr>
    </w:lvl>
  </w:abstractNum>
  <w:num w:numId="1" w16cid:durableId="778843182">
    <w:abstractNumId w:val="1"/>
  </w:num>
  <w:num w:numId="2" w16cid:durableId="1250237597">
    <w:abstractNumId w:val="5"/>
  </w:num>
  <w:num w:numId="3" w16cid:durableId="1359894643">
    <w:abstractNumId w:val="0"/>
  </w:num>
  <w:num w:numId="4" w16cid:durableId="1572809034">
    <w:abstractNumId w:val="3"/>
  </w:num>
  <w:num w:numId="5" w16cid:durableId="1806006265">
    <w:abstractNumId w:val="4"/>
  </w:num>
  <w:num w:numId="6" w16cid:durableId="8282531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2922"/>
    <w:rsid w:val="00014198"/>
    <w:rsid w:val="00040F85"/>
    <w:rsid w:val="00051F62"/>
    <w:rsid w:val="00086589"/>
    <w:rsid w:val="000956C4"/>
    <w:rsid w:val="000E6B0B"/>
    <w:rsid w:val="000F7B15"/>
    <w:rsid w:val="00112EE2"/>
    <w:rsid w:val="00113F38"/>
    <w:rsid w:val="00115193"/>
    <w:rsid w:val="00123278"/>
    <w:rsid w:val="00134E9B"/>
    <w:rsid w:val="0014582A"/>
    <w:rsid w:val="00177EB0"/>
    <w:rsid w:val="00197325"/>
    <w:rsid w:val="001B08A1"/>
    <w:rsid w:val="001B74F0"/>
    <w:rsid w:val="001E5836"/>
    <w:rsid w:val="002017E1"/>
    <w:rsid w:val="00205826"/>
    <w:rsid w:val="0021213D"/>
    <w:rsid w:val="0022316B"/>
    <w:rsid w:val="002369E9"/>
    <w:rsid w:val="002429C2"/>
    <w:rsid w:val="00251941"/>
    <w:rsid w:val="0025331A"/>
    <w:rsid w:val="00271935"/>
    <w:rsid w:val="00280644"/>
    <w:rsid w:val="00291232"/>
    <w:rsid w:val="002B1233"/>
    <w:rsid w:val="002B6F61"/>
    <w:rsid w:val="002D466D"/>
    <w:rsid w:val="002D75AB"/>
    <w:rsid w:val="002F5BC1"/>
    <w:rsid w:val="00307D48"/>
    <w:rsid w:val="00313557"/>
    <w:rsid w:val="00325A38"/>
    <w:rsid w:val="00384110"/>
    <w:rsid w:val="003A1983"/>
    <w:rsid w:val="003B5870"/>
    <w:rsid w:val="003B7698"/>
    <w:rsid w:val="003C42A1"/>
    <w:rsid w:val="003D1839"/>
    <w:rsid w:val="0040415C"/>
    <w:rsid w:val="004168C4"/>
    <w:rsid w:val="0041720E"/>
    <w:rsid w:val="00444C3F"/>
    <w:rsid w:val="0046513B"/>
    <w:rsid w:val="00470480"/>
    <w:rsid w:val="004745BF"/>
    <w:rsid w:val="004B6C48"/>
    <w:rsid w:val="004B7C3A"/>
    <w:rsid w:val="004D6614"/>
    <w:rsid w:val="004E1424"/>
    <w:rsid w:val="005029EB"/>
    <w:rsid w:val="00542922"/>
    <w:rsid w:val="00543674"/>
    <w:rsid w:val="00543BB2"/>
    <w:rsid w:val="005549D5"/>
    <w:rsid w:val="00571C72"/>
    <w:rsid w:val="00572751"/>
    <w:rsid w:val="00583C59"/>
    <w:rsid w:val="005A5D11"/>
    <w:rsid w:val="005A5FD3"/>
    <w:rsid w:val="005B2CA7"/>
    <w:rsid w:val="005C45BD"/>
    <w:rsid w:val="005C6AA7"/>
    <w:rsid w:val="005F5F3A"/>
    <w:rsid w:val="00601A50"/>
    <w:rsid w:val="00607126"/>
    <w:rsid w:val="00613B73"/>
    <w:rsid w:val="00640F66"/>
    <w:rsid w:val="0066226E"/>
    <w:rsid w:val="006750F9"/>
    <w:rsid w:val="00675FD3"/>
    <w:rsid w:val="006870C6"/>
    <w:rsid w:val="00690438"/>
    <w:rsid w:val="00693014"/>
    <w:rsid w:val="006A1946"/>
    <w:rsid w:val="006C5664"/>
    <w:rsid w:val="006F139D"/>
    <w:rsid w:val="007038CE"/>
    <w:rsid w:val="00711E87"/>
    <w:rsid w:val="00713412"/>
    <w:rsid w:val="00746C98"/>
    <w:rsid w:val="007525B1"/>
    <w:rsid w:val="007725F7"/>
    <w:rsid w:val="007731AB"/>
    <w:rsid w:val="007C4150"/>
    <w:rsid w:val="007C7068"/>
    <w:rsid w:val="007D4B36"/>
    <w:rsid w:val="007D5C87"/>
    <w:rsid w:val="00802E10"/>
    <w:rsid w:val="008065B4"/>
    <w:rsid w:val="008149E1"/>
    <w:rsid w:val="00815ACA"/>
    <w:rsid w:val="00824FC2"/>
    <w:rsid w:val="00874088"/>
    <w:rsid w:val="00885D9E"/>
    <w:rsid w:val="008A6B2C"/>
    <w:rsid w:val="008D275D"/>
    <w:rsid w:val="008E68B3"/>
    <w:rsid w:val="008F21F2"/>
    <w:rsid w:val="00913DE0"/>
    <w:rsid w:val="009534A7"/>
    <w:rsid w:val="00980A4D"/>
    <w:rsid w:val="009829EA"/>
    <w:rsid w:val="009833F0"/>
    <w:rsid w:val="0099014B"/>
    <w:rsid w:val="009C2EA9"/>
    <w:rsid w:val="009D058D"/>
    <w:rsid w:val="009E2305"/>
    <w:rsid w:val="00A06821"/>
    <w:rsid w:val="00A07FD4"/>
    <w:rsid w:val="00A10AC0"/>
    <w:rsid w:val="00A17F1B"/>
    <w:rsid w:val="00A767F0"/>
    <w:rsid w:val="00A86B44"/>
    <w:rsid w:val="00A95C2B"/>
    <w:rsid w:val="00AA722F"/>
    <w:rsid w:val="00AC52D7"/>
    <w:rsid w:val="00AD04C1"/>
    <w:rsid w:val="00AE7ADC"/>
    <w:rsid w:val="00B165B7"/>
    <w:rsid w:val="00B345CB"/>
    <w:rsid w:val="00BA147B"/>
    <w:rsid w:val="00BA3F8F"/>
    <w:rsid w:val="00BB4C0D"/>
    <w:rsid w:val="00BB6B5D"/>
    <w:rsid w:val="00BE26E1"/>
    <w:rsid w:val="00C025A8"/>
    <w:rsid w:val="00C13D04"/>
    <w:rsid w:val="00C25170"/>
    <w:rsid w:val="00C33C21"/>
    <w:rsid w:val="00C62E26"/>
    <w:rsid w:val="00CC6076"/>
    <w:rsid w:val="00CD0920"/>
    <w:rsid w:val="00D11584"/>
    <w:rsid w:val="00D3150D"/>
    <w:rsid w:val="00D5511A"/>
    <w:rsid w:val="00D77E9D"/>
    <w:rsid w:val="00D83ADF"/>
    <w:rsid w:val="00D87010"/>
    <w:rsid w:val="00DA1BBC"/>
    <w:rsid w:val="00DA25DC"/>
    <w:rsid w:val="00DD1ED8"/>
    <w:rsid w:val="00DE4E3F"/>
    <w:rsid w:val="00DE7AC8"/>
    <w:rsid w:val="00DF0FAC"/>
    <w:rsid w:val="00E00BA7"/>
    <w:rsid w:val="00E10FE9"/>
    <w:rsid w:val="00E25BEA"/>
    <w:rsid w:val="00E31D4B"/>
    <w:rsid w:val="00E31E17"/>
    <w:rsid w:val="00E66D79"/>
    <w:rsid w:val="00E8692A"/>
    <w:rsid w:val="00E93535"/>
    <w:rsid w:val="00E96B80"/>
    <w:rsid w:val="00EB100D"/>
    <w:rsid w:val="00EE07BA"/>
    <w:rsid w:val="00EE4047"/>
    <w:rsid w:val="00F03DF9"/>
    <w:rsid w:val="00F0539E"/>
    <w:rsid w:val="00F100D4"/>
    <w:rsid w:val="00F129F7"/>
    <w:rsid w:val="00F24B7A"/>
    <w:rsid w:val="00F41D92"/>
    <w:rsid w:val="00F44276"/>
    <w:rsid w:val="00F55B77"/>
    <w:rsid w:val="00F63500"/>
    <w:rsid w:val="00F72E53"/>
    <w:rsid w:val="00F86F0B"/>
    <w:rsid w:val="00F96DCA"/>
    <w:rsid w:val="00FA27F7"/>
    <w:rsid w:val="00FC6278"/>
    <w:rsid w:val="00FE7C23"/>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0BDD48"/>
  <w15:docId w15:val="{76584B1E-875A-EA46-98A7-A766B06C9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next w:val="Table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Pr>
  </w:style>
  <w:style w:type="table" w:customStyle="1" w:styleId="a0">
    <w:basedOn w:val="TableNormal2"/>
    <w:tblPr>
      <w:tblStyleRowBandSize w:val="1"/>
      <w:tblStyleColBandSize w:val="1"/>
    </w:tblPr>
  </w:style>
  <w:style w:type="table" w:customStyle="1" w:styleId="a1">
    <w:basedOn w:val="TableNormal2"/>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707829">
      <w:bodyDiv w:val="1"/>
      <w:marLeft w:val="0"/>
      <w:marRight w:val="0"/>
      <w:marTop w:val="0"/>
      <w:marBottom w:val="0"/>
      <w:divBdr>
        <w:top w:val="none" w:sz="0" w:space="0" w:color="auto"/>
        <w:left w:val="none" w:sz="0" w:space="0" w:color="auto"/>
        <w:bottom w:val="none" w:sz="0" w:space="0" w:color="auto"/>
        <w:right w:val="none" w:sz="0" w:space="0" w:color="auto"/>
      </w:divBdr>
      <w:divsChild>
        <w:div w:id="197598631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17274262">
      <w:bodyDiv w:val="1"/>
      <w:marLeft w:val="0"/>
      <w:marRight w:val="0"/>
      <w:marTop w:val="0"/>
      <w:marBottom w:val="0"/>
      <w:divBdr>
        <w:top w:val="none" w:sz="0" w:space="0" w:color="auto"/>
        <w:left w:val="none" w:sz="0" w:space="0" w:color="auto"/>
        <w:bottom w:val="none" w:sz="0" w:space="0" w:color="auto"/>
        <w:right w:val="none" w:sz="0" w:space="0" w:color="auto"/>
      </w:divBdr>
    </w:div>
    <w:div w:id="366487370">
      <w:bodyDiv w:val="1"/>
      <w:marLeft w:val="0"/>
      <w:marRight w:val="0"/>
      <w:marTop w:val="0"/>
      <w:marBottom w:val="0"/>
      <w:divBdr>
        <w:top w:val="none" w:sz="0" w:space="0" w:color="auto"/>
        <w:left w:val="none" w:sz="0" w:space="0" w:color="auto"/>
        <w:bottom w:val="none" w:sz="0" w:space="0" w:color="auto"/>
        <w:right w:val="none" w:sz="0" w:space="0" w:color="auto"/>
      </w:divBdr>
    </w:div>
    <w:div w:id="480117187">
      <w:bodyDiv w:val="1"/>
      <w:marLeft w:val="0"/>
      <w:marRight w:val="0"/>
      <w:marTop w:val="0"/>
      <w:marBottom w:val="0"/>
      <w:divBdr>
        <w:top w:val="none" w:sz="0" w:space="0" w:color="auto"/>
        <w:left w:val="none" w:sz="0" w:space="0" w:color="auto"/>
        <w:bottom w:val="none" w:sz="0" w:space="0" w:color="auto"/>
        <w:right w:val="none" w:sz="0" w:space="0" w:color="auto"/>
      </w:divBdr>
    </w:div>
    <w:div w:id="544561493">
      <w:bodyDiv w:val="1"/>
      <w:marLeft w:val="0"/>
      <w:marRight w:val="0"/>
      <w:marTop w:val="0"/>
      <w:marBottom w:val="0"/>
      <w:divBdr>
        <w:top w:val="none" w:sz="0" w:space="0" w:color="auto"/>
        <w:left w:val="none" w:sz="0" w:space="0" w:color="auto"/>
        <w:bottom w:val="none" w:sz="0" w:space="0" w:color="auto"/>
        <w:right w:val="none" w:sz="0" w:space="0" w:color="auto"/>
      </w:divBdr>
    </w:div>
    <w:div w:id="762338387">
      <w:bodyDiv w:val="1"/>
      <w:marLeft w:val="0"/>
      <w:marRight w:val="0"/>
      <w:marTop w:val="0"/>
      <w:marBottom w:val="0"/>
      <w:divBdr>
        <w:top w:val="none" w:sz="0" w:space="0" w:color="auto"/>
        <w:left w:val="none" w:sz="0" w:space="0" w:color="auto"/>
        <w:bottom w:val="none" w:sz="0" w:space="0" w:color="auto"/>
        <w:right w:val="none" w:sz="0" w:space="0" w:color="auto"/>
      </w:divBdr>
    </w:div>
    <w:div w:id="880476464">
      <w:bodyDiv w:val="1"/>
      <w:marLeft w:val="0"/>
      <w:marRight w:val="0"/>
      <w:marTop w:val="0"/>
      <w:marBottom w:val="0"/>
      <w:divBdr>
        <w:top w:val="none" w:sz="0" w:space="0" w:color="auto"/>
        <w:left w:val="none" w:sz="0" w:space="0" w:color="auto"/>
        <w:bottom w:val="none" w:sz="0" w:space="0" w:color="auto"/>
        <w:right w:val="none" w:sz="0" w:space="0" w:color="auto"/>
      </w:divBdr>
    </w:div>
    <w:div w:id="1123575304">
      <w:bodyDiv w:val="1"/>
      <w:marLeft w:val="0"/>
      <w:marRight w:val="0"/>
      <w:marTop w:val="0"/>
      <w:marBottom w:val="0"/>
      <w:divBdr>
        <w:top w:val="none" w:sz="0" w:space="0" w:color="auto"/>
        <w:left w:val="none" w:sz="0" w:space="0" w:color="auto"/>
        <w:bottom w:val="none" w:sz="0" w:space="0" w:color="auto"/>
        <w:right w:val="none" w:sz="0" w:space="0" w:color="auto"/>
      </w:divBdr>
    </w:div>
    <w:div w:id="1212035701">
      <w:bodyDiv w:val="1"/>
      <w:marLeft w:val="0"/>
      <w:marRight w:val="0"/>
      <w:marTop w:val="0"/>
      <w:marBottom w:val="0"/>
      <w:divBdr>
        <w:top w:val="none" w:sz="0" w:space="0" w:color="auto"/>
        <w:left w:val="none" w:sz="0" w:space="0" w:color="auto"/>
        <w:bottom w:val="none" w:sz="0" w:space="0" w:color="auto"/>
        <w:right w:val="none" w:sz="0" w:space="0" w:color="auto"/>
      </w:divBdr>
      <w:divsChild>
        <w:div w:id="13068543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45803360">
      <w:bodyDiv w:val="1"/>
      <w:marLeft w:val="0"/>
      <w:marRight w:val="0"/>
      <w:marTop w:val="0"/>
      <w:marBottom w:val="0"/>
      <w:divBdr>
        <w:top w:val="none" w:sz="0" w:space="0" w:color="auto"/>
        <w:left w:val="none" w:sz="0" w:space="0" w:color="auto"/>
        <w:bottom w:val="none" w:sz="0" w:space="0" w:color="auto"/>
        <w:right w:val="none" w:sz="0" w:space="0" w:color="auto"/>
      </w:divBdr>
    </w:div>
    <w:div w:id="1274166671">
      <w:bodyDiv w:val="1"/>
      <w:marLeft w:val="0"/>
      <w:marRight w:val="0"/>
      <w:marTop w:val="0"/>
      <w:marBottom w:val="0"/>
      <w:divBdr>
        <w:top w:val="none" w:sz="0" w:space="0" w:color="auto"/>
        <w:left w:val="none" w:sz="0" w:space="0" w:color="auto"/>
        <w:bottom w:val="none" w:sz="0" w:space="0" w:color="auto"/>
        <w:right w:val="none" w:sz="0" w:space="0" w:color="auto"/>
      </w:divBdr>
    </w:div>
    <w:div w:id="1289896255">
      <w:bodyDiv w:val="1"/>
      <w:marLeft w:val="0"/>
      <w:marRight w:val="0"/>
      <w:marTop w:val="0"/>
      <w:marBottom w:val="0"/>
      <w:divBdr>
        <w:top w:val="none" w:sz="0" w:space="0" w:color="auto"/>
        <w:left w:val="none" w:sz="0" w:space="0" w:color="auto"/>
        <w:bottom w:val="none" w:sz="0" w:space="0" w:color="auto"/>
        <w:right w:val="none" w:sz="0" w:space="0" w:color="auto"/>
      </w:divBdr>
      <w:divsChild>
        <w:div w:id="20393502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12579629">
      <w:bodyDiv w:val="1"/>
      <w:marLeft w:val="0"/>
      <w:marRight w:val="0"/>
      <w:marTop w:val="0"/>
      <w:marBottom w:val="0"/>
      <w:divBdr>
        <w:top w:val="none" w:sz="0" w:space="0" w:color="auto"/>
        <w:left w:val="none" w:sz="0" w:space="0" w:color="auto"/>
        <w:bottom w:val="none" w:sz="0" w:space="0" w:color="auto"/>
        <w:right w:val="none" w:sz="0" w:space="0" w:color="auto"/>
      </w:divBdr>
    </w:div>
    <w:div w:id="1464883653">
      <w:bodyDiv w:val="1"/>
      <w:marLeft w:val="0"/>
      <w:marRight w:val="0"/>
      <w:marTop w:val="0"/>
      <w:marBottom w:val="0"/>
      <w:divBdr>
        <w:top w:val="none" w:sz="0" w:space="0" w:color="auto"/>
        <w:left w:val="none" w:sz="0" w:space="0" w:color="auto"/>
        <w:bottom w:val="none" w:sz="0" w:space="0" w:color="auto"/>
        <w:right w:val="none" w:sz="0" w:space="0" w:color="auto"/>
      </w:divBdr>
    </w:div>
    <w:div w:id="1604610322">
      <w:bodyDiv w:val="1"/>
      <w:marLeft w:val="0"/>
      <w:marRight w:val="0"/>
      <w:marTop w:val="0"/>
      <w:marBottom w:val="0"/>
      <w:divBdr>
        <w:top w:val="none" w:sz="0" w:space="0" w:color="auto"/>
        <w:left w:val="none" w:sz="0" w:space="0" w:color="auto"/>
        <w:bottom w:val="none" w:sz="0" w:space="0" w:color="auto"/>
        <w:right w:val="none" w:sz="0" w:space="0" w:color="auto"/>
      </w:divBdr>
    </w:div>
    <w:div w:id="1614630355">
      <w:bodyDiv w:val="1"/>
      <w:marLeft w:val="0"/>
      <w:marRight w:val="0"/>
      <w:marTop w:val="0"/>
      <w:marBottom w:val="0"/>
      <w:divBdr>
        <w:top w:val="none" w:sz="0" w:space="0" w:color="auto"/>
        <w:left w:val="none" w:sz="0" w:space="0" w:color="auto"/>
        <w:bottom w:val="none" w:sz="0" w:space="0" w:color="auto"/>
        <w:right w:val="none" w:sz="0" w:space="0" w:color="auto"/>
      </w:divBdr>
    </w:div>
    <w:div w:id="1656912195">
      <w:bodyDiv w:val="1"/>
      <w:marLeft w:val="0"/>
      <w:marRight w:val="0"/>
      <w:marTop w:val="0"/>
      <w:marBottom w:val="0"/>
      <w:divBdr>
        <w:top w:val="none" w:sz="0" w:space="0" w:color="auto"/>
        <w:left w:val="none" w:sz="0" w:space="0" w:color="auto"/>
        <w:bottom w:val="none" w:sz="0" w:space="0" w:color="auto"/>
        <w:right w:val="none" w:sz="0" w:space="0" w:color="auto"/>
      </w:divBdr>
    </w:div>
    <w:div w:id="1659073153">
      <w:bodyDiv w:val="1"/>
      <w:marLeft w:val="0"/>
      <w:marRight w:val="0"/>
      <w:marTop w:val="0"/>
      <w:marBottom w:val="0"/>
      <w:divBdr>
        <w:top w:val="none" w:sz="0" w:space="0" w:color="auto"/>
        <w:left w:val="none" w:sz="0" w:space="0" w:color="auto"/>
        <w:bottom w:val="none" w:sz="0" w:space="0" w:color="auto"/>
        <w:right w:val="none" w:sz="0" w:space="0" w:color="auto"/>
      </w:divBdr>
    </w:div>
    <w:div w:id="1742674097">
      <w:bodyDiv w:val="1"/>
      <w:marLeft w:val="0"/>
      <w:marRight w:val="0"/>
      <w:marTop w:val="0"/>
      <w:marBottom w:val="0"/>
      <w:divBdr>
        <w:top w:val="none" w:sz="0" w:space="0" w:color="auto"/>
        <w:left w:val="none" w:sz="0" w:space="0" w:color="auto"/>
        <w:bottom w:val="none" w:sz="0" w:space="0" w:color="auto"/>
        <w:right w:val="none" w:sz="0" w:space="0" w:color="auto"/>
      </w:divBdr>
    </w:div>
    <w:div w:id="1785533373">
      <w:bodyDiv w:val="1"/>
      <w:marLeft w:val="0"/>
      <w:marRight w:val="0"/>
      <w:marTop w:val="0"/>
      <w:marBottom w:val="0"/>
      <w:divBdr>
        <w:top w:val="none" w:sz="0" w:space="0" w:color="auto"/>
        <w:left w:val="none" w:sz="0" w:space="0" w:color="auto"/>
        <w:bottom w:val="none" w:sz="0" w:space="0" w:color="auto"/>
        <w:right w:val="none" w:sz="0" w:space="0" w:color="auto"/>
      </w:divBdr>
    </w:div>
    <w:div w:id="1836458656">
      <w:bodyDiv w:val="1"/>
      <w:marLeft w:val="0"/>
      <w:marRight w:val="0"/>
      <w:marTop w:val="0"/>
      <w:marBottom w:val="0"/>
      <w:divBdr>
        <w:top w:val="none" w:sz="0" w:space="0" w:color="auto"/>
        <w:left w:val="none" w:sz="0" w:space="0" w:color="auto"/>
        <w:bottom w:val="none" w:sz="0" w:space="0" w:color="auto"/>
        <w:right w:val="none" w:sz="0" w:space="0" w:color="auto"/>
      </w:divBdr>
    </w:div>
    <w:div w:id="1874078676">
      <w:bodyDiv w:val="1"/>
      <w:marLeft w:val="0"/>
      <w:marRight w:val="0"/>
      <w:marTop w:val="0"/>
      <w:marBottom w:val="0"/>
      <w:divBdr>
        <w:top w:val="none" w:sz="0" w:space="0" w:color="auto"/>
        <w:left w:val="none" w:sz="0" w:space="0" w:color="auto"/>
        <w:bottom w:val="none" w:sz="0" w:space="0" w:color="auto"/>
        <w:right w:val="none" w:sz="0" w:space="0" w:color="auto"/>
      </w:divBdr>
    </w:div>
    <w:div w:id="1954047526">
      <w:bodyDiv w:val="1"/>
      <w:marLeft w:val="0"/>
      <w:marRight w:val="0"/>
      <w:marTop w:val="0"/>
      <w:marBottom w:val="0"/>
      <w:divBdr>
        <w:top w:val="none" w:sz="0" w:space="0" w:color="auto"/>
        <w:left w:val="none" w:sz="0" w:space="0" w:color="auto"/>
        <w:bottom w:val="none" w:sz="0" w:space="0" w:color="auto"/>
        <w:right w:val="none" w:sz="0" w:space="0" w:color="auto"/>
      </w:divBdr>
    </w:div>
    <w:div w:id="1954096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ridkhoeroni@iainkudus.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ameliamufa@ms.iainkudus.ac.id"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9D648583-20C1-404F-A737-39494D04EA8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15060</Words>
  <Characters>85842</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HP</cp:lastModifiedBy>
  <cp:revision>2</cp:revision>
  <dcterms:created xsi:type="dcterms:W3CDTF">2025-05-27T05:23:00Z</dcterms:created>
  <dcterms:modified xsi:type="dcterms:W3CDTF">2025-05-27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7.0.15"&gt;&lt;session id="U5INABgf"/&gt;&lt;style id="http://www.zotero.org/styles/chicago-author-date" locale="id-ID" hasBibliography="1" bibliographyStyleHasBeenSet="1"/&gt;&lt;prefs&gt;&lt;pref name="fieldType" value="Field"/&gt;&lt;pref name</vt:lpwstr>
  </property>
  <property fmtid="{D5CDD505-2E9C-101B-9397-08002B2CF9AE}" pid="26" name="ZOTERO_PREF_2">
    <vt:lpwstr>="automaticJournalAbbreviations" value="true"/&gt;&lt;/prefs&gt;&lt;/data&gt;</vt:lpwstr>
  </property>
</Properties>
</file>